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31DD06" w14:textId="77777777" w:rsidR="00C250BA" w:rsidRDefault="00512810" w:rsidP="00E57449">
      <w:pPr>
        <w:pStyle w:val="Ttulo1"/>
        <w:rPr>
          <w:lang w:val="pt-BR"/>
        </w:rPr>
      </w:pPr>
      <w:r>
        <w:rPr>
          <w:lang w:val="pt-BR"/>
        </w:rPr>
        <w:t>Meta-informações das revisões bibliográficas</w:t>
      </w:r>
      <w:r w:rsidR="00C250BA">
        <w:rPr>
          <w:lang w:val="pt-BR"/>
        </w:rPr>
        <w:t xml:space="preserve"> (2018)</w:t>
      </w:r>
    </w:p>
    <w:p w14:paraId="72F9129B" w14:textId="77777777" w:rsidR="00E57449" w:rsidRPr="00E57449" w:rsidRDefault="00E57449" w:rsidP="00E57449">
      <w:pPr>
        <w:rPr>
          <w:lang w:val="pt-BR"/>
        </w:rPr>
      </w:pPr>
    </w:p>
    <w:p w14:paraId="584BC602" w14:textId="77777777" w:rsidR="00512810" w:rsidRDefault="00C250BA">
      <w:pPr>
        <w:rPr>
          <w:lang w:val="pt-BR"/>
        </w:rPr>
      </w:pPr>
      <w:r>
        <w:rPr>
          <w:lang w:val="pt-BR"/>
        </w:rPr>
        <w:t>V</w:t>
      </w:r>
      <w:r w:rsidR="00512810">
        <w:rPr>
          <w:lang w:val="pt-BR"/>
        </w:rPr>
        <w:t>árias</w:t>
      </w:r>
      <w:r>
        <w:rPr>
          <w:lang w:val="pt-BR"/>
        </w:rPr>
        <w:t xml:space="preserve"> </w:t>
      </w:r>
      <w:r w:rsidR="00512810">
        <w:rPr>
          <w:lang w:val="pt-BR"/>
        </w:rPr>
        <w:t>dessas informações não pod</w:t>
      </w:r>
      <w:bookmarkStart w:id="0" w:name="_GoBack"/>
      <w:bookmarkEnd w:id="0"/>
      <w:r w:rsidR="00512810">
        <w:rPr>
          <w:lang w:val="pt-BR"/>
        </w:rPr>
        <w:t>em ser extraídas do artigo e</w:t>
      </w:r>
      <w:r>
        <w:rPr>
          <w:lang w:val="pt-BR"/>
        </w:rPr>
        <w:t xml:space="preserve"> devem ser obtidas via internet.</w:t>
      </w:r>
    </w:p>
    <w:p w14:paraId="6DF824BF" w14:textId="77777777" w:rsidR="00C250BA" w:rsidRDefault="00C250BA">
      <w:pPr>
        <w:rPr>
          <w:lang w:val="pt-BR"/>
        </w:rPr>
      </w:pPr>
      <w:r>
        <w:rPr>
          <w:lang w:val="pt-BR"/>
        </w:rPr>
        <w:t>O artigo de revisão que você irá analisar nem sempre contém informações para todas as meta-informações, além das que você pode encontrar na web. Se ele não contiver, digite NADA no tópico correspondente.</w:t>
      </w:r>
    </w:p>
    <w:p w14:paraId="63A6B469" w14:textId="77777777" w:rsidR="00E57449" w:rsidRDefault="00E57449">
      <w:pPr>
        <w:rPr>
          <w:lang w:val="pt-BR"/>
        </w:rPr>
      </w:pPr>
      <w:r>
        <w:rPr>
          <w:lang w:val="pt-BR"/>
        </w:rPr>
        <w:t>As informações podem ser inseridas em inglês, como cópia do original (citar a página)</w:t>
      </w:r>
    </w:p>
    <w:p w14:paraId="0D641842" w14:textId="77777777" w:rsidR="00FF1B47" w:rsidRPr="00FF1B47" w:rsidRDefault="00FF1B47">
      <w:pPr>
        <w:rPr>
          <w:u w:val="single"/>
          <w:lang w:val="pt-BR"/>
        </w:rPr>
      </w:pPr>
      <w:r>
        <w:rPr>
          <w:u w:val="single"/>
          <w:lang w:val="pt-BR"/>
        </w:rPr>
        <w:t xml:space="preserve">Salvar este artigo antes de inserir o conteúdo, com o título: SEP5843 </w:t>
      </w:r>
      <w:r w:rsidR="00C250BA">
        <w:rPr>
          <w:u w:val="single"/>
          <w:lang w:val="pt-BR"/>
        </w:rPr>
        <w:t xml:space="preserve">2018 - </w:t>
      </w:r>
      <w:r>
        <w:rPr>
          <w:u w:val="single"/>
          <w:lang w:val="pt-BR"/>
        </w:rPr>
        <w:t xml:space="preserve">análise revisão &lt;nome do aluno&gt; &lt;ano, autor principal&gt; </w:t>
      </w:r>
    </w:p>
    <w:p w14:paraId="540355F8" w14:textId="77777777" w:rsidR="00512810" w:rsidRDefault="00512810" w:rsidP="00512810">
      <w:pPr>
        <w:pStyle w:val="PargrafodaLista"/>
        <w:numPr>
          <w:ilvl w:val="0"/>
          <w:numId w:val="1"/>
        </w:numPr>
        <w:rPr>
          <w:lang w:val="pt-BR"/>
        </w:rPr>
      </w:pPr>
      <w:r>
        <w:rPr>
          <w:lang w:val="pt-BR"/>
        </w:rPr>
        <w:t>Referência completa do artigo</w:t>
      </w:r>
    </w:p>
    <w:p w14:paraId="1F05FB90" w14:textId="77777777" w:rsidR="00AE3EEE" w:rsidRPr="00AE3EEE" w:rsidRDefault="00AE3EEE" w:rsidP="00AE3EEE">
      <w:pPr>
        <w:rPr>
          <w:lang w:val="pt-BR"/>
        </w:rPr>
      </w:pPr>
      <w:r w:rsidRPr="00AE3EEE">
        <w:t xml:space="preserve">Cavalieri, S., &amp; Pezzotta, G. (2012). Product–Service Systems Engineering: State of the art and research challenges. </w:t>
      </w:r>
      <w:r w:rsidRPr="00AE3EEE">
        <w:rPr>
          <w:lang w:val="pt-BR"/>
        </w:rPr>
        <w:t>Computers in industry, 63(4), 278-288.</w:t>
      </w:r>
    </w:p>
    <w:p w14:paraId="43908F71" w14:textId="77777777" w:rsidR="00512810" w:rsidRDefault="00512810" w:rsidP="00512810">
      <w:pPr>
        <w:pStyle w:val="PargrafodaLista"/>
        <w:numPr>
          <w:ilvl w:val="0"/>
          <w:numId w:val="1"/>
        </w:numPr>
        <w:rPr>
          <w:lang w:val="pt-BR"/>
        </w:rPr>
      </w:pPr>
      <w:r>
        <w:rPr>
          <w:lang w:val="pt-BR"/>
        </w:rPr>
        <w:t>Autores (um registro por autor)</w:t>
      </w:r>
    </w:p>
    <w:p w14:paraId="1BDBAA82" w14:textId="77777777" w:rsidR="00AE3EEE" w:rsidRDefault="00AE3EEE" w:rsidP="00AE3EEE">
      <w:pPr>
        <w:pStyle w:val="PargrafodaLista"/>
        <w:ind w:left="360"/>
        <w:rPr>
          <w:lang w:val="pt-BR"/>
        </w:rPr>
      </w:pPr>
    </w:p>
    <w:p w14:paraId="55290981" w14:textId="77777777" w:rsidR="00AE3EEE" w:rsidRPr="003B280F" w:rsidRDefault="00204A6A" w:rsidP="003B280F">
      <w:pPr>
        <w:rPr>
          <w:b/>
          <w:lang w:val="pt-BR"/>
        </w:rPr>
      </w:pPr>
      <w:hyperlink r:id="rId6" w:history="1">
        <w:r w:rsidR="00AE3EEE" w:rsidRPr="003B280F">
          <w:rPr>
            <w:rStyle w:val="Hyperlink"/>
            <w:b/>
            <w:lang w:val="pt-BR"/>
          </w:rPr>
          <w:t>Sergio Cavalieri</w:t>
        </w:r>
      </w:hyperlink>
    </w:p>
    <w:p w14:paraId="225E7042" w14:textId="77777777" w:rsidR="00512810" w:rsidRDefault="00AE3EEE" w:rsidP="00512810">
      <w:pPr>
        <w:pStyle w:val="PargrafodaLista"/>
        <w:numPr>
          <w:ilvl w:val="1"/>
          <w:numId w:val="1"/>
        </w:numPr>
        <w:rPr>
          <w:lang w:val="pt-BR"/>
        </w:rPr>
      </w:pPr>
      <w:r>
        <w:rPr>
          <w:lang w:val="pt-BR"/>
        </w:rPr>
        <w:t>Tipo: Professor</w:t>
      </w:r>
    </w:p>
    <w:p w14:paraId="1C055804" w14:textId="77777777" w:rsidR="00512810" w:rsidRDefault="00512810" w:rsidP="00512810">
      <w:pPr>
        <w:pStyle w:val="PargrafodaLista"/>
        <w:numPr>
          <w:ilvl w:val="1"/>
          <w:numId w:val="1"/>
        </w:numPr>
        <w:rPr>
          <w:lang w:val="pt-BR"/>
        </w:rPr>
      </w:pPr>
      <w:r>
        <w:rPr>
          <w:lang w:val="pt-BR"/>
        </w:rPr>
        <w:t>Idade</w:t>
      </w:r>
      <w:r w:rsidR="00FC5E32">
        <w:rPr>
          <w:lang w:val="pt-BR"/>
        </w:rPr>
        <w:t>: 48 anos</w:t>
      </w:r>
    </w:p>
    <w:p w14:paraId="140E423C" w14:textId="77777777" w:rsidR="00512810" w:rsidRDefault="00512810" w:rsidP="00512810">
      <w:pPr>
        <w:pStyle w:val="PargrafodaLista"/>
        <w:numPr>
          <w:ilvl w:val="1"/>
          <w:numId w:val="1"/>
        </w:numPr>
        <w:rPr>
          <w:lang w:val="pt-BR"/>
        </w:rPr>
      </w:pPr>
      <w:r>
        <w:rPr>
          <w:lang w:val="pt-BR"/>
        </w:rPr>
        <w:t>Anos pesquisando no assunto</w:t>
      </w:r>
      <w:r w:rsidR="00FC5E32">
        <w:rPr>
          <w:lang w:val="pt-BR"/>
        </w:rPr>
        <w:t>:</w:t>
      </w:r>
    </w:p>
    <w:p w14:paraId="020FB4CB" w14:textId="77777777" w:rsidR="00FC5E32" w:rsidRDefault="00FC5E32" w:rsidP="00FC5E32">
      <w:pPr>
        <w:pStyle w:val="PargrafodaLista"/>
        <w:ind w:left="792"/>
        <w:rPr>
          <w:lang w:val="pt-BR"/>
        </w:rPr>
      </w:pPr>
      <w:r>
        <w:rPr>
          <w:lang w:val="pt-BR"/>
        </w:rPr>
        <w:t>Desde 2002 como “After-sales services”</w:t>
      </w:r>
      <w:r w:rsidR="003A120D">
        <w:rPr>
          <w:lang w:val="pt-BR"/>
        </w:rPr>
        <w:t xml:space="preserve"> (16 anos)</w:t>
      </w:r>
      <w:r>
        <w:rPr>
          <w:lang w:val="pt-BR"/>
        </w:rPr>
        <w:t>.</w:t>
      </w:r>
    </w:p>
    <w:p w14:paraId="2F977DAE" w14:textId="77777777" w:rsidR="00FC5E32" w:rsidRPr="00FC5E32" w:rsidRDefault="00FC5E32" w:rsidP="00FC5E32">
      <w:pPr>
        <w:pStyle w:val="PargrafodaLista"/>
        <w:ind w:left="792"/>
      </w:pPr>
      <w:r w:rsidRPr="00FC5E32">
        <w:t>Desde 2009 como “Product-service engineering”</w:t>
      </w:r>
      <w:r w:rsidR="003A120D">
        <w:t xml:space="preserve"> (9 anos)</w:t>
      </w:r>
      <w:r w:rsidRPr="00FC5E32">
        <w:t>.</w:t>
      </w:r>
    </w:p>
    <w:p w14:paraId="61BD3CF3" w14:textId="77777777" w:rsidR="00512810" w:rsidRDefault="00512810" w:rsidP="00512810">
      <w:pPr>
        <w:pStyle w:val="PargrafodaLista"/>
        <w:numPr>
          <w:ilvl w:val="1"/>
          <w:numId w:val="1"/>
        </w:numPr>
        <w:rPr>
          <w:lang w:val="pt-BR"/>
        </w:rPr>
      </w:pPr>
      <w:r>
        <w:rPr>
          <w:lang w:val="pt-BR"/>
        </w:rPr>
        <w:t>Instituição</w:t>
      </w:r>
      <w:r w:rsidR="00AE3EEE">
        <w:rPr>
          <w:lang w:val="pt-BR"/>
        </w:rPr>
        <w:t>: Universitá di Bergamo</w:t>
      </w:r>
    </w:p>
    <w:p w14:paraId="33D824B9" w14:textId="77777777" w:rsidR="00512810" w:rsidRDefault="00FC5E32" w:rsidP="00512810">
      <w:pPr>
        <w:pStyle w:val="PargrafodaLista"/>
        <w:numPr>
          <w:ilvl w:val="1"/>
          <w:numId w:val="1"/>
        </w:numPr>
        <w:rPr>
          <w:lang w:val="pt-BR"/>
        </w:rPr>
      </w:pPr>
      <w:r>
        <w:rPr>
          <w:lang w:val="pt-BR"/>
        </w:rPr>
        <w:t>Colegas da mesma instituição</w:t>
      </w:r>
    </w:p>
    <w:p w14:paraId="06059D02" w14:textId="77777777" w:rsidR="00CF43D3" w:rsidRDefault="00CF43D3" w:rsidP="00CF43D3">
      <w:pPr>
        <w:pStyle w:val="PargrafodaLista"/>
        <w:ind w:left="792"/>
        <w:rPr>
          <w:lang w:val="pt-BR"/>
        </w:rPr>
      </w:pPr>
      <w:r>
        <w:rPr>
          <w:lang w:val="pt-BR"/>
        </w:rPr>
        <w:t>Apenas incluídos colegas do mesmo grupo de pesquisa</w:t>
      </w:r>
    </w:p>
    <w:p w14:paraId="20651A5D" w14:textId="77777777" w:rsidR="00D6228B" w:rsidRDefault="00D6228B" w:rsidP="00D6590B">
      <w:pPr>
        <w:pStyle w:val="Itens"/>
      </w:pPr>
      <w:r>
        <w:t>Professores: Roberto Pinto; Paolo Gaiardelli; Stefano Dotti</w:t>
      </w:r>
    </w:p>
    <w:p w14:paraId="61B123F2" w14:textId="77777777" w:rsidR="00D6228B" w:rsidRDefault="00D6228B" w:rsidP="00D6590B">
      <w:pPr>
        <w:pStyle w:val="Itens"/>
      </w:pPr>
      <w:r>
        <w:t>Pesquisadores: Giuditta Pezzotta; Fabiana Pirola; Emanuele Dovere; Enrico Cagnoni; Francesca Carrara.</w:t>
      </w:r>
    </w:p>
    <w:p w14:paraId="63BCE3A9" w14:textId="77777777" w:rsidR="00FC5E32" w:rsidRDefault="00D6228B" w:rsidP="00D6590B">
      <w:pPr>
        <w:pStyle w:val="Itens"/>
      </w:pPr>
      <w:r>
        <w:t>Estudantes: Chiara Cimini; Roberto Sala; Michela Zambetti; Vittorio Zanetti.</w:t>
      </w:r>
    </w:p>
    <w:p w14:paraId="6076C80C" w14:textId="77777777" w:rsidR="00D6228B" w:rsidRDefault="00D6228B" w:rsidP="00D6228B">
      <w:pPr>
        <w:pStyle w:val="PargrafodaLista"/>
        <w:ind w:left="1512"/>
        <w:rPr>
          <w:lang w:val="pt-BR"/>
        </w:rPr>
      </w:pPr>
    </w:p>
    <w:p w14:paraId="47E565A7" w14:textId="77777777" w:rsidR="00512810" w:rsidRPr="00512810" w:rsidRDefault="00512810" w:rsidP="00512810">
      <w:pPr>
        <w:pStyle w:val="PargrafodaLista"/>
        <w:numPr>
          <w:ilvl w:val="1"/>
          <w:numId w:val="1"/>
        </w:numPr>
        <w:rPr>
          <w:lang w:val="pt-BR"/>
        </w:rPr>
      </w:pPr>
      <w:r>
        <w:rPr>
          <w:lang w:val="pt-BR"/>
        </w:rPr>
        <w:t>Quantidade de artigos já publicados</w:t>
      </w:r>
      <w:r w:rsidR="00C26286">
        <w:rPr>
          <w:lang w:val="pt-BR"/>
        </w:rPr>
        <w:t>: 231 (Google Scholar) – (~30 em journals)</w:t>
      </w:r>
    </w:p>
    <w:p w14:paraId="467983B8" w14:textId="77777777" w:rsidR="00512810" w:rsidRDefault="00512810" w:rsidP="00512810">
      <w:pPr>
        <w:pStyle w:val="PargrafodaLista"/>
        <w:numPr>
          <w:ilvl w:val="1"/>
          <w:numId w:val="1"/>
        </w:numPr>
        <w:rPr>
          <w:lang w:val="pt-BR"/>
        </w:rPr>
      </w:pPr>
      <w:r>
        <w:rPr>
          <w:lang w:val="pt-BR"/>
        </w:rPr>
        <w:t>Outros artigos significativos (mais citados) sobre outros temas</w:t>
      </w:r>
    </w:p>
    <w:p w14:paraId="3EBF11B2" w14:textId="77777777" w:rsidR="00FC5E32" w:rsidRPr="00FE19CA" w:rsidRDefault="001971B8" w:rsidP="00D6590B">
      <w:pPr>
        <w:pStyle w:val="Itens"/>
      </w:pPr>
      <w:r w:rsidRPr="008D7676">
        <w:t>445</w:t>
      </w:r>
      <w:r w:rsidR="008D7676" w:rsidRPr="008D7676">
        <w:t xml:space="preserve"> citaç</w:t>
      </w:r>
      <w:r w:rsidR="008D7676">
        <w:t>ões</w:t>
      </w:r>
      <w:r w:rsidRPr="008D7676">
        <w:t xml:space="preserve"> - </w:t>
      </w:r>
      <w:r w:rsidR="00FC5E32" w:rsidRPr="008D7676">
        <w:t xml:space="preserve">“Terzi, S., &amp; Cavalieri, S. (2004). </w:t>
      </w:r>
      <w:r w:rsidR="00FC5E32" w:rsidRPr="00666411">
        <w:rPr>
          <w:lang w:val="en-US"/>
        </w:rPr>
        <w:t xml:space="preserve">Simulation in the supply chain context: a survey. </w:t>
      </w:r>
      <w:r w:rsidR="00FC5E32" w:rsidRPr="00FE19CA">
        <w:t>Computers in industry, 53(1), 3-16.”</w:t>
      </w:r>
    </w:p>
    <w:p w14:paraId="4316AA10" w14:textId="77777777" w:rsidR="00FC5E32" w:rsidRDefault="001971B8" w:rsidP="00D6590B">
      <w:pPr>
        <w:pStyle w:val="Itens"/>
      </w:pPr>
      <w:r>
        <w:t>214</w:t>
      </w:r>
      <w:r w:rsidR="008D7676">
        <w:t xml:space="preserve"> citações</w:t>
      </w:r>
      <w:r>
        <w:t xml:space="preserve"> - </w:t>
      </w:r>
      <w:r w:rsidR="00FE19CA">
        <w:t>“</w:t>
      </w:r>
      <w:r w:rsidR="00FE19CA" w:rsidRPr="00FE19CA">
        <w:t xml:space="preserve">Cavalieri, S., Maccarrone, P., &amp; Pinto, R. (2004). </w:t>
      </w:r>
      <w:r w:rsidR="00FE19CA" w:rsidRPr="00666411">
        <w:rPr>
          <w:lang w:val="en-US"/>
        </w:rPr>
        <w:t xml:space="preserve">Parametric vs. neural network models for the estimation of production costs: A case study in the automotive industry. </w:t>
      </w:r>
      <w:r w:rsidR="00FE19CA" w:rsidRPr="00FE19CA">
        <w:t>International Journal of Production Economics, 91(2), 165-177.</w:t>
      </w:r>
      <w:r w:rsidR="00FE19CA">
        <w:t>”</w:t>
      </w:r>
    </w:p>
    <w:p w14:paraId="5786FDD4" w14:textId="77777777" w:rsidR="001971B8" w:rsidRPr="008D7676" w:rsidRDefault="001971B8" w:rsidP="00D6590B">
      <w:pPr>
        <w:pStyle w:val="Itens"/>
      </w:pPr>
      <w:r w:rsidRPr="008D7676">
        <w:t>165</w:t>
      </w:r>
      <w:r w:rsidR="008D7676" w:rsidRPr="008D7676">
        <w:t xml:space="preserve"> c</w:t>
      </w:r>
      <w:r w:rsidR="008D7676">
        <w:t>itações</w:t>
      </w:r>
      <w:r w:rsidRPr="008D7676">
        <w:t xml:space="preserve"> - “</w:t>
      </w:r>
      <w:r w:rsidRPr="008D7676">
        <w:rPr>
          <w:rFonts w:ascii="Arial" w:hAnsi="Arial" w:cs="Arial"/>
          <w:color w:val="222222"/>
          <w:sz w:val="20"/>
          <w:szCs w:val="20"/>
          <w:shd w:val="clear" w:color="auto" w:fill="FFFFFF"/>
        </w:rPr>
        <w:t xml:space="preserve">Caridi, M., &amp; Cavalieri, S. (2004). </w:t>
      </w:r>
      <w:r w:rsidRPr="00666411">
        <w:rPr>
          <w:rFonts w:ascii="Arial" w:hAnsi="Arial" w:cs="Arial"/>
          <w:color w:val="222222"/>
          <w:sz w:val="20"/>
          <w:szCs w:val="20"/>
          <w:shd w:val="clear" w:color="auto" w:fill="FFFFFF"/>
          <w:lang w:val="en-US"/>
        </w:rPr>
        <w:t>Multi-agent systems in production planning and control: an overview. </w:t>
      </w:r>
      <w:r>
        <w:rPr>
          <w:rFonts w:ascii="Arial" w:hAnsi="Arial" w:cs="Arial"/>
          <w:i/>
          <w:iCs/>
          <w:color w:val="222222"/>
          <w:sz w:val="20"/>
          <w:szCs w:val="20"/>
          <w:shd w:val="clear" w:color="auto" w:fill="FFFFFF"/>
        </w:rPr>
        <w:t>Production Planning &amp; Control</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5</w:t>
      </w:r>
      <w:r>
        <w:rPr>
          <w:rFonts w:ascii="Arial" w:hAnsi="Arial" w:cs="Arial"/>
          <w:color w:val="222222"/>
          <w:sz w:val="20"/>
          <w:szCs w:val="20"/>
          <w:shd w:val="clear" w:color="auto" w:fill="FFFFFF"/>
        </w:rPr>
        <w:t>(2), 106-118.”</w:t>
      </w:r>
    </w:p>
    <w:p w14:paraId="70C49BEF" w14:textId="77777777" w:rsidR="008D7676" w:rsidRPr="00666411" w:rsidRDefault="008D7676" w:rsidP="00D6590B">
      <w:pPr>
        <w:pStyle w:val="Itens"/>
        <w:rPr>
          <w:lang w:val="en-US"/>
        </w:rPr>
      </w:pPr>
      <w:r w:rsidRPr="008D7676">
        <w:rPr>
          <w:rFonts w:ascii="Arial" w:hAnsi="Arial" w:cs="Arial"/>
          <w:color w:val="222222"/>
          <w:sz w:val="20"/>
          <w:szCs w:val="20"/>
          <w:shd w:val="clear" w:color="auto" w:fill="FFFFFF"/>
        </w:rPr>
        <w:lastRenderedPageBreak/>
        <w:t xml:space="preserve">87 citações – “Cavalieri, S., Garetti, M., Macchi, M., &amp; Pinto, R. (2008). </w:t>
      </w:r>
      <w:r w:rsidRPr="00666411">
        <w:rPr>
          <w:rFonts w:ascii="Arial" w:hAnsi="Arial" w:cs="Arial"/>
          <w:color w:val="222222"/>
          <w:sz w:val="20"/>
          <w:szCs w:val="20"/>
          <w:shd w:val="clear" w:color="auto" w:fill="FFFFFF"/>
          <w:lang w:val="en-US"/>
        </w:rPr>
        <w:t>A decision-making framework for managing maintenance spare parts. Production planning &amp; control, 19(4), 379-396.”</w:t>
      </w:r>
    </w:p>
    <w:p w14:paraId="419F0B92" w14:textId="77777777" w:rsidR="008D7676" w:rsidRPr="008D7676" w:rsidRDefault="008D7676" w:rsidP="00D6590B">
      <w:pPr>
        <w:pStyle w:val="Itens"/>
      </w:pPr>
      <w:r w:rsidRPr="008D7676">
        <w:rPr>
          <w:rFonts w:ascii="Arial" w:hAnsi="Arial" w:cs="Arial"/>
          <w:color w:val="222222"/>
          <w:sz w:val="20"/>
          <w:szCs w:val="20"/>
          <w:shd w:val="clear" w:color="auto" w:fill="FFFFFF"/>
        </w:rPr>
        <w:t xml:space="preserve">86 citações – “Cavalieri, S., Garetti, M., Macchi, M., &amp; Taisch, M. (2000). </w:t>
      </w:r>
      <w:r w:rsidRPr="00666411">
        <w:rPr>
          <w:rFonts w:ascii="Arial" w:hAnsi="Arial" w:cs="Arial"/>
          <w:color w:val="222222"/>
          <w:sz w:val="20"/>
          <w:szCs w:val="20"/>
          <w:shd w:val="clear" w:color="auto" w:fill="FFFFFF"/>
          <w:lang w:val="en-US"/>
        </w:rPr>
        <w:t xml:space="preserve">An experimental benchmarking of two multi-agent architectures for production scheduling and control. </w:t>
      </w:r>
      <w:r w:rsidRPr="008D7676">
        <w:rPr>
          <w:rFonts w:ascii="Arial" w:hAnsi="Arial" w:cs="Arial"/>
          <w:color w:val="222222"/>
          <w:sz w:val="20"/>
          <w:szCs w:val="20"/>
          <w:shd w:val="clear" w:color="auto" w:fill="FFFFFF"/>
        </w:rPr>
        <w:t>Computers in Industry, 43(2), 139-152.</w:t>
      </w:r>
      <w:r>
        <w:rPr>
          <w:rFonts w:ascii="Arial" w:hAnsi="Arial" w:cs="Arial"/>
          <w:color w:val="222222"/>
          <w:sz w:val="20"/>
          <w:szCs w:val="20"/>
          <w:shd w:val="clear" w:color="auto" w:fill="FFFFFF"/>
        </w:rPr>
        <w:t>”</w:t>
      </w:r>
    </w:p>
    <w:p w14:paraId="0D8BC1AD" w14:textId="77777777" w:rsidR="00FC5E32" w:rsidRPr="008D7676" w:rsidRDefault="00FC5E32" w:rsidP="00FC5E32">
      <w:pPr>
        <w:pStyle w:val="PargrafodaLista"/>
        <w:ind w:left="792"/>
      </w:pPr>
    </w:p>
    <w:p w14:paraId="4591B0F6" w14:textId="77777777" w:rsidR="00512810" w:rsidRDefault="00512810" w:rsidP="00512810">
      <w:pPr>
        <w:pStyle w:val="PargrafodaLista"/>
        <w:numPr>
          <w:ilvl w:val="1"/>
          <w:numId w:val="1"/>
        </w:numPr>
        <w:rPr>
          <w:lang w:val="pt-BR"/>
        </w:rPr>
      </w:pPr>
      <w:r>
        <w:rPr>
          <w:lang w:val="pt-BR"/>
        </w:rPr>
        <w:t>Outros artigos significativos (mais citados) neste tema</w:t>
      </w:r>
    </w:p>
    <w:p w14:paraId="013EA02B" w14:textId="77777777" w:rsidR="00FE19CA" w:rsidRDefault="00FE19CA" w:rsidP="00FE19CA">
      <w:pPr>
        <w:pStyle w:val="PargrafodaLista"/>
        <w:ind w:left="792"/>
        <w:rPr>
          <w:lang w:val="pt-BR"/>
        </w:rPr>
      </w:pPr>
      <w:r>
        <w:rPr>
          <w:lang w:val="pt-BR"/>
        </w:rPr>
        <w:t>After-sale services</w:t>
      </w:r>
    </w:p>
    <w:p w14:paraId="5A933A15" w14:textId="77777777" w:rsidR="00FE19CA" w:rsidRDefault="0029349A" w:rsidP="00D6590B">
      <w:pPr>
        <w:pStyle w:val="Itens"/>
      </w:pPr>
      <w:r>
        <w:t>81 citações – “</w:t>
      </w:r>
      <w:r w:rsidRPr="0029349A">
        <w:t xml:space="preserve">Cavalieri, S., Gaiardelli, P., &amp; Ierace, S. (2007). </w:t>
      </w:r>
      <w:r w:rsidRPr="00666411">
        <w:rPr>
          <w:lang w:val="en-US"/>
        </w:rPr>
        <w:t xml:space="preserve">Aligning strategic profiles with operational metrics in after-sales service. </w:t>
      </w:r>
      <w:r w:rsidRPr="0029349A">
        <w:t>International Journal of Productivity and Performance Management, 56(5/6), 436-455.</w:t>
      </w:r>
      <w:r>
        <w:t>”</w:t>
      </w:r>
    </w:p>
    <w:p w14:paraId="5D2814C4" w14:textId="77777777" w:rsidR="0029349A" w:rsidRDefault="0029349A" w:rsidP="00D6590B">
      <w:pPr>
        <w:pStyle w:val="Itens"/>
      </w:pPr>
      <w:r>
        <w:t>45 citações – “</w:t>
      </w:r>
      <w:r w:rsidRPr="0029349A">
        <w:t xml:space="preserve">Legnani, E., Cavalieri, S., &amp; Ierace, S. (2009). </w:t>
      </w:r>
      <w:r w:rsidRPr="00666411">
        <w:rPr>
          <w:lang w:val="en-US"/>
        </w:rPr>
        <w:t xml:space="preserve">A framework for the configuration of after-sales service processes. </w:t>
      </w:r>
      <w:r w:rsidRPr="0029349A">
        <w:t>Production Planning and Control, 20(2), 113-124.</w:t>
      </w:r>
      <w:r>
        <w:t>”</w:t>
      </w:r>
    </w:p>
    <w:p w14:paraId="65B1800A" w14:textId="77777777" w:rsidR="00FE19CA" w:rsidRDefault="00FE19CA" w:rsidP="00FE19CA">
      <w:pPr>
        <w:pStyle w:val="PargrafodaLista"/>
        <w:ind w:left="792"/>
        <w:rPr>
          <w:lang w:val="pt-BR"/>
        </w:rPr>
      </w:pPr>
    </w:p>
    <w:p w14:paraId="6589DB7E" w14:textId="77777777" w:rsidR="00FE19CA" w:rsidRDefault="00FE19CA" w:rsidP="00FE19CA">
      <w:pPr>
        <w:pStyle w:val="PargrafodaLista"/>
        <w:ind w:left="792"/>
        <w:rPr>
          <w:lang w:val="pt-BR"/>
        </w:rPr>
      </w:pPr>
      <w:r>
        <w:rPr>
          <w:lang w:val="pt-BR"/>
        </w:rPr>
        <w:t>PSS</w:t>
      </w:r>
    </w:p>
    <w:p w14:paraId="1452CCEE" w14:textId="77777777" w:rsidR="0029349A" w:rsidRPr="0029349A" w:rsidRDefault="0029349A" w:rsidP="00D6590B">
      <w:pPr>
        <w:pStyle w:val="Itens"/>
      </w:pPr>
      <w:r w:rsidRPr="006B62A8">
        <w:t xml:space="preserve">25 citações – “Pezzotta, G., Cavalieri, S., &amp; Gaiardelli, P. (2012). </w:t>
      </w:r>
      <w:r w:rsidRPr="00666411">
        <w:rPr>
          <w:lang w:val="en-US"/>
        </w:rPr>
        <w:t xml:space="preserve">A spiral process model to engineer a product service system: an explorative analysis through case studies. </w:t>
      </w:r>
      <w:r w:rsidRPr="0029349A">
        <w:t>CIRP Journal of Manufacturing Science and Technology, 5(3), 214-225.”</w:t>
      </w:r>
    </w:p>
    <w:p w14:paraId="478C7870" w14:textId="77777777" w:rsidR="0029349A" w:rsidRDefault="0029349A" w:rsidP="00D6590B">
      <w:pPr>
        <w:pStyle w:val="Itens"/>
      </w:pPr>
      <w:r>
        <w:t>19 citações – “</w:t>
      </w:r>
      <w:r w:rsidRPr="0029349A">
        <w:t xml:space="preserve">Sassanelli, C., Pezzotta, G., Rossi, M., Terzi, S., &amp; Cavalieri, S. (2015). </w:t>
      </w:r>
      <w:r w:rsidRPr="00666411">
        <w:rPr>
          <w:lang w:val="en-US"/>
        </w:rPr>
        <w:t xml:space="preserve">Towards a Lean Product Service Systems (PSS) Design: state of the art, opportunities and challenges. </w:t>
      </w:r>
      <w:r w:rsidRPr="0029349A">
        <w:t>Procedia CIRP, 30, 191-196.</w:t>
      </w:r>
      <w:r>
        <w:t>”</w:t>
      </w:r>
    </w:p>
    <w:p w14:paraId="72F54071" w14:textId="77777777" w:rsidR="00647AEE" w:rsidRDefault="00647AEE" w:rsidP="00D6590B">
      <w:pPr>
        <w:pStyle w:val="Itens"/>
      </w:pPr>
      <w:r>
        <w:t>16 citações – “</w:t>
      </w:r>
      <w:r w:rsidRPr="00647AEE">
        <w:t xml:space="preserve">Legnani, E., Cavalieri, S., Marquez, A. C., &amp; Díaz, V. G. (2010, October). </w:t>
      </w:r>
      <w:r w:rsidRPr="00666411">
        <w:rPr>
          <w:lang w:val="en-US"/>
        </w:rPr>
        <w:t xml:space="preserve">System Dynamics modeling for Product-Service Systems: A case study in the agri-machine industry. </w:t>
      </w:r>
      <w:r w:rsidRPr="00647AEE">
        <w:t>In Proc. of APMS.</w:t>
      </w:r>
      <w:r>
        <w:t>”</w:t>
      </w:r>
    </w:p>
    <w:p w14:paraId="45B63480" w14:textId="77777777" w:rsidR="00647AEE" w:rsidRPr="00666411" w:rsidRDefault="00647AEE" w:rsidP="00D6590B">
      <w:pPr>
        <w:pStyle w:val="Itens"/>
        <w:rPr>
          <w:lang w:val="en-US"/>
        </w:rPr>
      </w:pPr>
      <w:r>
        <w:t>13 citações – “</w:t>
      </w:r>
      <w:r w:rsidRPr="00647AEE">
        <w:t xml:space="preserve">Zanetti, V., Cavalieri, S., &amp; Pezzotta, G. (2016). </w:t>
      </w:r>
      <w:r w:rsidRPr="00666411">
        <w:rPr>
          <w:lang w:val="en-US"/>
        </w:rPr>
        <w:t>Additive Manufacturing and PSS: a Solution Life-Cycle Perspective. IFAC-PapersOnLine, 49(12), 1573-1578.”</w:t>
      </w:r>
    </w:p>
    <w:p w14:paraId="7A08D94E" w14:textId="77777777" w:rsidR="00512810" w:rsidRDefault="00512810" w:rsidP="00512810">
      <w:pPr>
        <w:pStyle w:val="PargrafodaLista"/>
        <w:numPr>
          <w:ilvl w:val="1"/>
          <w:numId w:val="1"/>
        </w:numPr>
        <w:rPr>
          <w:lang w:val="pt-BR"/>
        </w:rPr>
      </w:pPr>
      <w:r>
        <w:rPr>
          <w:lang w:val="pt-BR"/>
        </w:rPr>
        <w:t>Co-autores recorrentes</w:t>
      </w:r>
      <w:r w:rsidR="004C4A4D">
        <w:rPr>
          <w:lang w:val="pt-BR"/>
        </w:rPr>
        <w:t>:</w:t>
      </w:r>
    </w:p>
    <w:p w14:paraId="40857820" w14:textId="77777777" w:rsidR="004C4A4D" w:rsidRPr="004C4A4D" w:rsidRDefault="004C4A4D" w:rsidP="004C4A4D">
      <w:pPr>
        <w:ind w:left="360"/>
        <w:rPr>
          <w:lang w:val="pt-BR"/>
        </w:rPr>
      </w:pPr>
      <w:r>
        <w:rPr>
          <w:lang w:val="pt-BR"/>
        </w:rPr>
        <w:t>Roberto Pinto; Giuditta Pezzotta; Paolo Gaiardelli; Sergio Terzi; Marco Marchi (ResearchGate)</w:t>
      </w:r>
    </w:p>
    <w:p w14:paraId="5B5E47F4" w14:textId="77777777" w:rsidR="00AE3EEE" w:rsidRDefault="00AE3EEE" w:rsidP="00AE3EEE">
      <w:pPr>
        <w:pStyle w:val="PargrafodaLista"/>
        <w:ind w:left="360"/>
        <w:rPr>
          <w:lang w:val="pt-BR"/>
        </w:rPr>
      </w:pPr>
    </w:p>
    <w:p w14:paraId="4AFB3DCC" w14:textId="77777777" w:rsidR="00AE3EEE" w:rsidRPr="003B280F" w:rsidRDefault="00204A6A" w:rsidP="003B280F">
      <w:pPr>
        <w:rPr>
          <w:b/>
          <w:lang w:val="pt-BR"/>
        </w:rPr>
      </w:pPr>
      <w:hyperlink r:id="rId7" w:history="1">
        <w:r w:rsidR="00CF43D3" w:rsidRPr="003B280F">
          <w:rPr>
            <w:rStyle w:val="Hyperlink"/>
            <w:b/>
            <w:lang w:val="pt-BR"/>
          </w:rPr>
          <w:t>Giuditta Pezzotta</w:t>
        </w:r>
      </w:hyperlink>
    </w:p>
    <w:p w14:paraId="237E9301" w14:textId="77777777" w:rsidR="00AE3EEE" w:rsidRDefault="00AE3EEE" w:rsidP="00AE3EEE">
      <w:pPr>
        <w:pStyle w:val="PargrafodaLista"/>
        <w:numPr>
          <w:ilvl w:val="1"/>
          <w:numId w:val="1"/>
        </w:numPr>
        <w:rPr>
          <w:lang w:val="pt-BR"/>
        </w:rPr>
      </w:pPr>
      <w:r>
        <w:rPr>
          <w:lang w:val="pt-BR"/>
        </w:rPr>
        <w:t xml:space="preserve">Tipo: </w:t>
      </w:r>
      <w:r w:rsidR="003A120D">
        <w:rPr>
          <w:lang w:val="pt-BR"/>
        </w:rPr>
        <w:t>Pesquisadora Associada</w:t>
      </w:r>
    </w:p>
    <w:p w14:paraId="49DA4350" w14:textId="77777777" w:rsidR="00AE3EEE" w:rsidRDefault="00AE3EEE" w:rsidP="00AE3EEE">
      <w:pPr>
        <w:pStyle w:val="PargrafodaLista"/>
        <w:numPr>
          <w:ilvl w:val="1"/>
          <w:numId w:val="1"/>
        </w:numPr>
        <w:rPr>
          <w:lang w:val="pt-BR"/>
        </w:rPr>
      </w:pPr>
      <w:r>
        <w:rPr>
          <w:lang w:val="pt-BR"/>
        </w:rPr>
        <w:t>Idade</w:t>
      </w:r>
      <w:r w:rsidR="009A2035">
        <w:rPr>
          <w:lang w:val="pt-BR"/>
        </w:rPr>
        <w:t>: ~37 anos</w:t>
      </w:r>
    </w:p>
    <w:p w14:paraId="55552582" w14:textId="77777777" w:rsidR="00AE3EEE" w:rsidRDefault="00AE3EEE" w:rsidP="00AE3EEE">
      <w:pPr>
        <w:pStyle w:val="PargrafodaLista"/>
        <w:numPr>
          <w:ilvl w:val="1"/>
          <w:numId w:val="1"/>
        </w:numPr>
        <w:rPr>
          <w:lang w:val="pt-BR"/>
        </w:rPr>
      </w:pPr>
      <w:r>
        <w:rPr>
          <w:lang w:val="pt-BR"/>
        </w:rPr>
        <w:t>Anos pesquisando no assunto</w:t>
      </w:r>
    </w:p>
    <w:p w14:paraId="3E8CD713" w14:textId="77777777" w:rsidR="00643BDF" w:rsidRDefault="00643BDF" w:rsidP="00643BDF">
      <w:pPr>
        <w:pStyle w:val="PargrafodaLista"/>
        <w:ind w:left="792"/>
        <w:rPr>
          <w:lang w:val="pt-BR"/>
        </w:rPr>
      </w:pPr>
      <w:r>
        <w:rPr>
          <w:lang w:val="pt-BR"/>
        </w:rPr>
        <w:t>Desde 2008 como “After-sale services” (10 anos).</w:t>
      </w:r>
    </w:p>
    <w:p w14:paraId="3C23CE7E" w14:textId="77777777" w:rsidR="00643BDF" w:rsidRDefault="00643BDF" w:rsidP="00643BDF">
      <w:pPr>
        <w:pStyle w:val="PargrafodaLista"/>
        <w:ind w:left="792"/>
        <w:rPr>
          <w:lang w:val="pt-BR"/>
        </w:rPr>
      </w:pPr>
      <w:r>
        <w:rPr>
          <w:lang w:val="pt-BR"/>
        </w:rPr>
        <w:t>Desde 2009 como PSS (9 anos).</w:t>
      </w:r>
    </w:p>
    <w:p w14:paraId="44B58267" w14:textId="77777777" w:rsidR="00643BDF" w:rsidRDefault="00643BDF" w:rsidP="00643BDF">
      <w:pPr>
        <w:pStyle w:val="PargrafodaLista"/>
        <w:ind w:left="792"/>
        <w:rPr>
          <w:lang w:val="pt-BR"/>
        </w:rPr>
      </w:pPr>
    </w:p>
    <w:p w14:paraId="02587FF7" w14:textId="77777777" w:rsidR="00AE3EEE" w:rsidRDefault="00AE3EEE" w:rsidP="00AE3EEE">
      <w:pPr>
        <w:pStyle w:val="PargrafodaLista"/>
        <w:numPr>
          <w:ilvl w:val="1"/>
          <w:numId w:val="1"/>
        </w:numPr>
        <w:rPr>
          <w:lang w:val="pt-BR"/>
        </w:rPr>
      </w:pPr>
      <w:r>
        <w:rPr>
          <w:lang w:val="pt-BR"/>
        </w:rPr>
        <w:t>Instituição</w:t>
      </w:r>
      <w:r w:rsidR="00751660">
        <w:rPr>
          <w:lang w:val="pt-BR"/>
        </w:rPr>
        <w:t>: Universitá di Bergamo</w:t>
      </w:r>
    </w:p>
    <w:p w14:paraId="1831D257" w14:textId="77777777" w:rsidR="00AE3EEE" w:rsidRDefault="00AE3EEE" w:rsidP="00AE3EEE">
      <w:pPr>
        <w:pStyle w:val="PargrafodaLista"/>
        <w:numPr>
          <w:ilvl w:val="1"/>
          <w:numId w:val="1"/>
        </w:numPr>
        <w:rPr>
          <w:lang w:val="pt-BR"/>
        </w:rPr>
      </w:pPr>
      <w:r>
        <w:rPr>
          <w:lang w:val="pt-BR"/>
        </w:rPr>
        <w:t xml:space="preserve">Colegas da mesma instituição </w:t>
      </w:r>
    </w:p>
    <w:p w14:paraId="4A5F2282" w14:textId="77777777" w:rsidR="00751660" w:rsidRDefault="00751660" w:rsidP="00751660">
      <w:pPr>
        <w:pStyle w:val="PargrafodaLista"/>
        <w:ind w:left="792"/>
        <w:rPr>
          <w:lang w:val="pt-BR"/>
        </w:rPr>
      </w:pPr>
      <w:r>
        <w:rPr>
          <w:lang w:val="pt-BR"/>
        </w:rPr>
        <w:t>Apenas incluídos colegas do mesmo grupo de pesquisa</w:t>
      </w:r>
    </w:p>
    <w:p w14:paraId="3EBBA9F9" w14:textId="77777777" w:rsidR="00751660" w:rsidRDefault="00751660" w:rsidP="00D6590B">
      <w:pPr>
        <w:pStyle w:val="Itens"/>
      </w:pPr>
      <w:r>
        <w:lastRenderedPageBreak/>
        <w:t>Professores: Sergio Cavalieri; Roberto Pinto; Paolo Gaiardelli; Stefano Dotti</w:t>
      </w:r>
    </w:p>
    <w:p w14:paraId="407479A4" w14:textId="77777777" w:rsidR="00751660" w:rsidRDefault="00751660" w:rsidP="00D6590B">
      <w:pPr>
        <w:pStyle w:val="Itens"/>
      </w:pPr>
      <w:r>
        <w:t>Pesquisadores: Fabiana Pirola; Emanuele Dovere; Enrico Cagnoni; Francesca Carrara.</w:t>
      </w:r>
    </w:p>
    <w:p w14:paraId="4F6B6DA8" w14:textId="77777777" w:rsidR="00751660" w:rsidRDefault="00751660" w:rsidP="00D6590B">
      <w:pPr>
        <w:pStyle w:val="Itens"/>
      </w:pPr>
      <w:r>
        <w:t>Estudantes: Chiara Cimini; Roberto Sala; Michela Zambetti; Vittorio Zanetti.</w:t>
      </w:r>
    </w:p>
    <w:p w14:paraId="675AA124" w14:textId="77777777" w:rsidR="00751660" w:rsidRDefault="00751660" w:rsidP="00751660">
      <w:pPr>
        <w:pStyle w:val="PargrafodaLista"/>
        <w:ind w:left="792"/>
        <w:rPr>
          <w:lang w:val="pt-BR"/>
        </w:rPr>
      </w:pPr>
    </w:p>
    <w:p w14:paraId="1AE4DD7D" w14:textId="77777777" w:rsidR="00AE3EEE" w:rsidRPr="00512810" w:rsidRDefault="00AE3EEE" w:rsidP="00AE3EEE">
      <w:pPr>
        <w:pStyle w:val="PargrafodaLista"/>
        <w:numPr>
          <w:ilvl w:val="1"/>
          <w:numId w:val="1"/>
        </w:numPr>
        <w:rPr>
          <w:lang w:val="pt-BR"/>
        </w:rPr>
      </w:pPr>
      <w:r>
        <w:rPr>
          <w:lang w:val="pt-BR"/>
        </w:rPr>
        <w:t>Quantidade de artigos já publicados</w:t>
      </w:r>
      <w:r w:rsidR="00751660">
        <w:rPr>
          <w:lang w:val="pt-BR"/>
        </w:rPr>
        <w:t>: 104 (Google Scholar) – (~30 em journals)</w:t>
      </w:r>
    </w:p>
    <w:p w14:paraId="5911BE1B" w14:textId="77777777" w:rsidR="00AE3EEE" w:rsidRDefault="00AE3EEE" w:rsidP="00AE3EEE">
      <w:pPr>
        <w:pStyle w:val="PargrafodaLista"/>
        <w:numPr>
          <w:ilvl w:val="1"/>
          <w:numId w:val="1"/>
        </w:numPr>
        <w:rPr>
          <w:lang w:val="pt-BR"/>
        </w:rPr>
      </w:pPr>
      <w:r>
        <w:rPr>
          <w:lang w:val="pt-BR"/>
        </w:rPr>
        <w:t>Outros artigos significativos (mais citados) sobre outros temas</w:t>
      </w:r>
    </w:p>
    <w:p w14:paraId="18B6E668" w14:textId="77777777" w:rsidR="006B62A8" w:rsidRPr="006B62A8" w:rsidRDefault="006B62A8" w:rsidP="00D6590B">
      <w:pPr>
        <w:pStyle w:val="Itens"/>
      </w:pPr>
      <w:r>
        <w:t>Não há artigos significativos sobre outros temas</w:t>
      </w:r>
    </w:p>
    <w:p w14:paraId="3BB1DA08" w14:textId="77777777" w:rsidR="006B62A8" w:rsidRDefault="006B62A8" w:rsidP="006B62A8">
      <w:pPr>
        <w:pStyle w:val="PargrafodaLista"/>
        <w:ind w:left="792"/>
        <w:rPr>
          <w:lang w:val="pt-BR"/>
        </w:rPr>
      </w:pPr>
    </w:p>
    <w:p w14:paraId="31062BDD" w14:textId="77777777" w:rsidR="006B62A8" w:rsidRDefault="006B62A8" w:rsidP="006B62A8">
      <w:pPr>
        <w:pStyle w:val="PargrafodaLista"/>
        <w:ind w:left="792"/>
        <w:rPr>
          <w:lang w:val="pt-BR"/>
        </w:rPr>
      </w:pPr>
    </w:p>
    <w:p w14:paraId="67AEB679" w14:textId="77777777" w:rsidR="000C1250" w:rsidRDefault="00AE3EEE" w:rsidP="006B62A8">
      <w:pPr>
        <w:pStyle w:val="PargrafodaLista"/>
        <w:numPr>
          <w:ilvl w:val="1"/>
          <w:numId w:val="1"/>
        </w:numPr>
        <w:rPr>
          <w:lang w:val="pt-BR"/>
        </w:rPr>
      </w:pPr>
      <w:r>
        <w:rPr>
          <w:lang w:val="pt-BR"/>
        </w:rPr>
        <w:t>Outros artigos significativos (mais citados) neste tema</w:t>
      </w:r>
    </w:p>
    <w:p w14:paraId="5FDCCA73" w14:textId="73C34881" w:rsidR="000C1250" w:rsidRDefault="000C1250" w:rsidP="000C1250">
      <w:pPr>
        <w:pStyle w:val="PargrafodaLista"/>
        <w:ind w:left="792"/>
        <w:rPr>
          <w:lang w:val="pt-BR"/>
        </w:rPr>
      </w:pPr>
      <w:r>
        <w:rPr>
          <w:lang w:val="pt-BR"/>
        </w:rPr>
        <w:t>After-sale services</w:t>
      </w:r>
    </w:p>
    <w:p w14:paraId="610C5AD8" w14:textId="77777777" w:rsidR="000C1250" w:rsidRDefault="000C1250" w:rsidP="000C1250">
      <w:pPr>
        <w:pStyle w:val="PargrafodaLista"/>
        <w:ind w:left="792"/>
        <w:rPr>
          <w:lang w:val="pt-BR"/>
        </w:rPr>
      </w:pPr>
    </w:p>
    <w:p w14:paraId="67FA5694" w14:textId="25C17068" w:rsidR="000C1250" w:rsidRDefault="000C1250" w:rsidP="000C1250">
      <w:pPr>
        <w:pStyle w:val="PargrafodaLista"/>
        <w:ind w:left="792"/>
        <w:rPr>
          <w:lang w:val="pt-BR"/>
        </w:rPr>
      </w:pPr>
      <w:r>
        <w:rPr>
          <w:lang w:val="pt-BR"/>
        </w:rPr>
        <w:t>Não há artigos significativos sobre after-sale services</w:t>
      </w:r>
    </w:p>
    <w:p w14:paraId="2AAC8B56" w14:textId="77777777" w:rsidR="000C1250" w:rsidRDefault="000C1250" w:rsidP="000C1250">
      <w:pPr>
        <w:pStyle w:val="PargrafodaLista"/>
        <w:ind w:left="792"/>
        <w:rPr>
          <w:lang w:val="pt-BR"/>
        </w:rPr>
      </w:pPr>
    </w:p>
    <w:p w14:paraId="54CD97A6" w14:textId="140C3FA8" w:rsidR="006B62A8" w:rsidRPr="006B62A8" w:rsidRDefault="000C1250" w:rsidP="000C1250">
      <w:pPr>
        <w:pStyle w:val="PargrafodaLista"/>
        <w:ind w:left="792"/>
        <w:rPr>
          <w:lang w:val="pt-BR"/>
        </w:rPr>
      </w:pPr>
      <w:r>
        <w:rPr>
          <w:lang w:val="pt-BR"/>
        </w:rPr>
        <w:t>PSS</w:t>
      </w:r>
    </w:p>
    <w:p w14:paraId="6E3F9764" w14:textId="77777777" w:rsidR="006B62A8" w:rsidRPr="006B62A8" w:rsidRDefault="006B62A8" w:rsidP="00D6590B">
      <w:pPr>
        <w:pStyle w:val="Itens"/>
      </w:pPr>
      <w:r w:rsidRPr="006B62A8">
        <w:t>223 ci</w:t>
      </w:r>
      <w:r>
        <w:t>tações</w:t>
      </w:r>
      <w:r w:rsidRPr="006B62A8">
        <w:t xml:space="preserve"> - “</w:t>
      </w:r>
      <w:r w:rsidRPr="006B62A8">
        <w:rPr>
          <w:shd w:val="clear" w:color="auto" w:fill="FFFFFF"/>
        </w:rPr>
        <w:t xml:space="preserve">Cavalieri, S., &amp; Pezzotta, G. (2012). </w:t>
      </w:r>
      <w:r w:rsidRPr="00666411">
        <w:rPr>
          <w:shd w:val="clear" w:color="auto" w:fill="FFFFFF"/>
          <w:lang w:val="en-US"/>
        </w:rPr>
        <w:t>Product–Service Systems Engineering: State of the art and research challenges. </w:t>
      </w:r>
      <w:r w:rsidRPr="00FE19CA">
        <w:rPr>
          <w:i/>
          <w:iCs/>
          <w:shd w:val="clear" w:color="auto" w:fill="FFFFFF"/>
        </w:rPr>
        <w:t>Computers in industry</w:t>
      </w:r>
      <w:r w:rsidRPr="00FE19CA">
        <w:rPr>
          <w:shd w:val="clear" w:color="auto" w:fill="FFFFFF"/>
        </w:rPr>
        <w:t>, </w:t>
      </w:r>
      <w:r w:rsidRPr="00FE19CA">
        <w:rPr>
          <w:i/>
          <w:iCs/>
          <w:shd w:val="clear" w:color="auto" w:fill="FFFFFF"/>
        </w:rPr>
        <w:t>63</w:t>
      </w:r>
      <w:r w:rsidRPr="00FE19CA">
        <w:rPr>
          <w:shd w:val="clear" w:color="auto" w:fill="FFFFFF"/>
        </w:rPr>
        <w:t>(4), 278-288.”</w:t>
      </w:r>
    </w:p>
    <w:p w14:paraId="189FBA3C" w14:textId="77777777" w:rsidR="006B62A8" w:rsidRPr="00666411" w:rsidRDefault="006B62A8" w:rsidP="00D6590B">
      <w:pPr>
        <w:pStyle w:val="Itens"/>
        <w:rPr>
          <w:lang w:val="en-US"/>
        </w:rPr>
      </w:pPr>
      <w:r w:rsidRPr="00B077A7">
        <w:rPr>
          <w:shd w:val="clear" w:color="auto" w:fill="FFFFFF"/>
        </w:rPr>
        <w:t xml:space="preserve">44 citações – </w:t>
      </w:r>
      <w:r w:rsidR="00B077A7">
        <w:rPr>
          <w:shd w:val="clear" w:color="auto" w:fill="FFFFFF"/>
        </w:rPr>
        <w:t>“</w:t>
      </w:r>
      <w:r w:rsidR="00B077A7" w:rsidRPr="00B077A7">
        <w:rPr>
          <w:shd w:val="clear" w:color="auto" w:fill="FFFFFF"/>
        </w:rPr>
        <w:t xml:space="preserve">Rapaccini, M., Saccani, N., Pezzotta, G., Burger, T., &amp; Ganz, W. (2013). </w:t>
      </w:r>
      <w:r w:rsidR="00B077A7" w:rsidRPr="00666411">
        <w:rPr>
          <w:shd w:val="clear" w:color="auto" w:fill="FFFFFF"/>
          <w:lang w:val="en-US"/>
        </w:rPr>
        <w:t>Service development in product-service systems: a maturity model. The Service Industries Journal, 33(3-4), 300-319.”</w:t>
      </w:r>
    </w:p>
    <w:p w14:paraId="42B860A5" w14:textId="77777777" w:rsidR="006B62A8" w:rsidRPr="0029349A" w:rsidRDefault="006B62A8" w:rsidP="00D6590B">
      <w:pPr>
        <w:pStyle w:val="Itens"/>
      </w:pPr>
      <w:r w:rsidRPr="00B077A7">
        <w:rPr>
          <w:shd w:val="clear" w:color="auto" w:fill="FFFFFF"/>
        </w:rPr>
        <w:t>33 citações</w:t>
      </w:r>
      <w:r w:rsidR="000C5A46">
        <w:rPr>
          <w:shd w:val="clear" w:color="auto" w:fill="FFFFFF"/>
        </w:rPr>
        <w:t xml:space="preserve"> </w:t>
      </w:r>
      <w:r w:rsidRPr="00B077A7">
        <w:rPr>
          <w:shd w:val="clear" w:color="auto" w:fill="FFFFFF"/>
        </w:rPr>
        <w:t xml:space="preserve">- </w:t>
      </w:r>
      <w:r w:rsidR="000C5A46">
        <w:rPr>
          <w:shd w:val="clear" w:color="auto" w:fill="FFFFFF"/>
        </w:rPr>
        <w:t>“</w:t>
      </w:r>
      <w:r w:rsidR="00B077A7" w:rsidRPr="00B077A7">
        <w:rPr>
          <w:shd w:val="clear" w:color="auto" w:fill="FFFFFF"/>
        </w:rPr>
        <w:t xml:space="preserve">Pezzotta, G., Pinto, R., Pirola, F., &amp; Ouertani, M. Z. (2014). </w:t>
      </w:r>
      <w:r w:rsidR="00B077A7" w:rsidRPr="00666411">
        <w:rPr>
          <w:shd w:val="clear" w:color="auto" w:fill="FFFFFF"/>
          <w:lang w:val="en-US"/>
        </w:rPr>
        <w:t xml:space="preserve">Balancing product-service provider's performance and customer's value: The service engineering methodology (SEEM). </w:t>
      </w:r>
      <w:r w:rsidR="00B077A7" w:rsidRPr="00B077A7">
        <w:rPr>
          <w:shd w:val="clear" w:color="auto" w:fill="FFFFFF"/>
        </w:rPr>
        <w:t>Procedia CIRP, 16, 50-55.</w:t>
      </w:r>
      <w:r w:rsidR="000C5A46">
        <w:rPr>
          <w:shd w:val="clear" w:color="auto" w:fill="FFFFFF"/>
        </w:rPr>
        <w:t>”</w:t>
      </w:r>
    </w:p>
    <w:p w14:paraId="36607368" w14:textId="77777777" w:rsidR="006B62A8" w:rsidRPr="0029349A" w:rsidRDefault="006B62A8" w:rsidP="00D6590B">
      <w:pPr>
        <w:pStyle w:val="Itens"/>
      </w:pPr>
      <w:r w:rsidRPr="0029349A">
        <w:t xml:space="preserve">25 citações – “Pezzotta, G., Cavalieri, S., &amp; Gaiardelli, P. (2012). </w:t>
      </w:r>
      <w:r w:rsidRPr="00666411">
        <w:rPr>
          <w:lang w:val="en-US"/>
        </w:rPr>
        <w:t xml:space="preserve">A spiral process model to engineer a product service system: an explorative analysis through case studies. </w:t>
      </w:r>
      <w:r w:rsidRPr="0029349A">
        <w:t>CIRP Journal of Manufacturing Science and Technology, 5(3), 214-225.”</w:t>
      </w:r>
    </w:p>
    <w:p w14:paraId="2D3831FA" w14:textId="77777777" w:rsidR="006B62A8" w:rsidRDefault="006B62A8" w:rsidP="00D6590B">
      <w:pPr>
        <w:pStyle w:val="Itens"/>
      </w:pPr>
      <w:r>
        <w:t>19 citações – “</w:t>
      </w:r>
      <w:r w:rsidRPr="0029349A">
        <w:t xml:space="preserve">Sassanelli, C., Pezzotta, G., Rossi, M., Terzi, S., &amp; Cavalieri, S. (2015). </w:t>
      </w:r>
      <w:r w:rsidRPr="00666411">
        <w:rPr>
          <w:lang w:val="en-US"/>
        </w:rPr>
        <w:t xml:space="preserve">Towards a Lean Product Service Systems (PSS) Design: state of the art, opportunities and challenges. </w:t>
      </w:r>
      <w:r w:rsidRPr="0029349A">
        <w:t>Procedia CIRP, 30, 191-196.</w:t>
      </w:r>
      <w:r>
        <w:t>”</w:t>
      </w:r>
    </w:p>
    <w:p w14:paraId="5FE20B73" w14:textId="77777777" w:rsidR="006B62A8" w:rsidRPr="006B62A8" w:rsidRDefault="006B62A8" w:rsidP="006B62A8">
      <w:pPr>
        <w:pStyle w:val="PargrafodaLista"/>
        <w:ind w:left="792"/>
      </w:pPr>
    </w:p>
    <w:p w14:paraId="7DDE2D7D" w14:textId="77777777" w:rsidR="00AE3EEE" w:rsidRDefault="00AE3EEE" w:rsidP="00AE3EEE">
      <w:pPr>
        <w:pStyle w:val="PargrafodaLista"/>
        <w:numPr>
          <w:ilvl w:val="1"/>
          <w:numId w:val="1"/>
        </w:numPr>
        <w:rPr>
          <w:lang w:val="pt-BR"/>
        </w:rPr>
      </w:pPr>
      <w:r>
        <w:rPr>
          <w:lang w:val="pt-BR"/>
        </w:rPr>
        <w:t>Co-autores recorrentes</w:t>
      </w:r>
    </w:p>
    <w:p w14:paraId="4F841822" w14:textId="77777777" w:rsidR="00AE3EEE" w:rsidRPr="00AE3EEE" w:rsidRDefault="00471513" w:rsidP="00AE3EEE">
      <w:pPr>
        <w:ind w:left="360"/>
        <w:rPr>
          <w:lang w:val="pt-BR"/>
        </w:rPr>
      </w:pPr>
      <w:r>
        <w:rPr>
          <w:lang w:val="pt-BR"/>
        </w:rPr>
        <w:t xml:space="preserve">Sergio Cavalieri; </w:t>
      </w:r>
      <w:r w:rsidRPr="00471513">
        <w:rPr>
          <w:lang w:val="pt-BR"/>
        </w:rPr>
        <w:t xml:space="preserve">Paolo Gaiardelli; </w:t>
      </w:r>
      <w:r>
        <w:rPr>
          <w:lang w:val="pt-BR"/>
        </w:rPr>
        <w:t>Fabiana Pirola; Roberto Pinto; Alice Rondini</w:t>
      </w:r>
      <w:r w:rsidRPr="00471513">
        <w:rPr>
          <w:lang w:val="pt-BR"/>
        </w:rPr>
        <w:t xml:space="preserve"> (ResearchGate)</w:t>
      </w:r>
    </w:p>
    <w:p w14:paraId="199EB6C8" w14:textId="77777777" w:rsidR="00AE3EEE" w:rsidRDefault="00AE3EEE" w:rsidP="00AE3EEE">
      <w:pPr>
        <w:ind w:left="360"/>
        <w:rPr>
          <w:lang w:val="pt-BR"/>
        </w:rPr>
      </w:pPr>
    </w:p>
    <w:p w14:paraId="78D6D5BE" w14:textId="77777777" w:rsidR="00512810" w:rsidRDefault="00512810" w:rsidP="00512810">
      <w:pPr>
        <w:pStyle w:val="PargrafodaLista"/>
        <w:numPr>
          <w:ilvl w:val="0"/>
          <w:numId w:val="1"/>
        </w:numPr>
        <w:rPr>
          <w:lang w:val="pt-BR"/>
        </w:rPr>
      </w:pPr>
      <w:r>
        <w:rPr>
          <w:lang w:val="pt-BR"/>
        </w:rPr>
        <w:t>Introdução e/ou revisão bibliográfica introdutória, afirmações / constatações (tipo) versus citações</w:t>
      </w:r>
      <w:r w:rsidR="00814345">
        <w:rPr>
          <w:lang w:val="pt-BR"/>
        </w:rPr>
        <w:t xml:space="preserve"> (essa lista pode ser longa, por isso coloquei em forma de tabela)</w:t>
      </w:r>
    </w:p>
    <w:tbl>
      <w:tblPr>
        <w:tblStyle w:val="Tabelacomgrade"/>
        <w:tblW w:w="0" w:type="auto"/>
        <w:tblLook w:val="04A0" w:firstRow="1" w:lastRow="0" w:firstColumn="1" w:lastColumn="0" w:noHBand="0" w:noVBand="1"/>
      </w:tblPr>
      <w:tblGrid>
        <w:gridCol w:w="4531"/>
        <w:gridCol w:w="1134"/>
        <w:gridCol w:w="2694"/>
      </w:tblGrid>
      <w:tr w:rsidR="00512810" w14:paraId="29EBD28B" w14:textId="77777777" w:rsidTr="00D6590B">
        <w:tc>
          <w:tcPr>
            <w:tcW w:w="4531" w:type="dxa"/>
          </w:tcPr>
          <w:p w14:paraId="64D2D7FA" w14:textId="77777777" w:rsidR="00512810" w:rsidRDefault="00512810" w:rsidP="00512810">
            <w:pPr>
              <w:rPr>
                <w:lang w:val="pt-BR"/>
              </w:rPr>
            </w:pPr>
            <w:r>
              <w:rPr>
                <w:lang w:val="pt-BR"/>
              </w:rPr>
              <w:t xml:space="preserve">Afirmação / Constatação </w:t>
            </w:r>
          </w:p>
        </w:tc>
        <w:tc>
          <w:tcPr>
            <w:tcW w:w="1134" w:type="dxa"/>
            <w:vAlign w:val="center"/>
          </w:tcPr>
          <w:p w14:paraId="07B478B3" w14:textId="77777777" w:rsidR="00512810" w:rsidRDefault="00512810" w:rsidP="00896666">
            <w:pPr>
              <w:jc w:val="center"/>
              <w:rPr>
                <w:lang w:val="pt-BR"/>
              </w:rPr>
            </w:pPr>
            <w:r>
              <w:rPr>
                <w:lang w:val="pt-BR"/>
              </w:rPr>
              <w:t>Tipo (*1)</w:t>
            </w:r>
          </w:p>
        </w:tc>
        <w:tc>
          <w:tcPr>
            <w:tcW w:w="2694" w:type="dxa"/>
            <w:vAlign w:val="center"/>
          </w:tcPr>
          <w:p w14:paraId="31872D91" w14:textId="77777777" w:rsidR="00512810" w:rsidRDefault="00512810" w:rsidP="00D6590B">
            <w:pPr>
              <w:jc w:val="center"/>
              <w:rPr>
                <w:lang w:val="pt-BR"/>
              </w:rPr>
            </w:pPr>
            <w:r>
              <w:rPr>
                <w:lang w:val="pt-BR"/>
              </w:rPr>
              <w:t>Referência (*2)</w:t>
            </w:r>
          </w:p>
        </w:tc>
      </w:tr>
      <w:tr w:rsidR="00512810" w14:paraId="46D276A0" w14:textId="77777777" w:rsidTr="00D6590B">
        <w:tc>
          <w:tcPr>
            <w:tcW w:w="4531" w:type="dxa"/>
          </w:tcPr>
          <w:p w14:paraId="56F8E12E" w14:textId="77777777" w:rsidR="00512810" w:rsidRPr="008415B0" w:rsidRDefault="00896666" w:rsidP="008415B0">
            <w:r>
              <w:t>“</w:t>
            </w:r>
            <w:r w:rsidR="008415B0" w:rsidRPr="008415B0">
              <w:t>The evolutionary path of the business model of a manufacturing</w:t>
            </w:r>
            <w:r w:rsidR="0009671A">
              <w:t xml:space="preserve"> </w:t>
            </w:r>
            <w:r w:rsidR="008415B0" w:rsidRPr="008415B0">
              <w:t>company from a pure product perspective towards an integrated</w:t>
            </w:r>
            <w:r w:rsidR="0009671A">
              <w:t xml:space="preserve"> </w:t>
            </w:r>
            <w:r w:rsidR="008415B0" w:rsidRPr="008415B0">
              <w:t xml:space="preserve">product–service orientation is usually termed as </w:t>
            </w:r>
            <w:r w:rsidR="008415B0" w:rsidRPr="008415B0">
              <w:lastRenderedPageBreak/>
              <w:t>servitisation of</w:t>
            </w:r>
            <w:r w:rsidR="0009671A">
              <w:t xml:space="preserve"> </w:t>
            </w:r>
            <w:r>
              <w:t>manufacturing [1].” (Cavalieri e Pezzotta, 2012, p. 278)</w:t>
            </w:r>
          </w:p>
        </w:tc>
        <w:tc>
          <w:tcPr>
            <w:tcW w:w="1134" w:type="dxa"/>
            <w:vAlign w:val="center"/>
          </w:tcPr>
          <w:p w14:paraId="24E394E1" w14:textId="77777777" w:rsidR="00512810" w:rsidRPr="008415B0" w:rsidRDefault="00896666" w:rsidP="00896666">
            <w:pPr>
              <w:jc w:val="center"/>
            </w:pPr>
            <w:r>
              <w:lastRenderedPageBreak/>
              <w:t>C</w:t>
            </w:r>
          </w:p>
        </w:tc>
        <w:tc>
          <w:tcPr>
            <w:tcW w:w="2694" w:type="dxa"/>
            <w:vAlign w:val="center"/>
          </w:tcPr>
          <w:p w14:paraId="49D3362F" w14:textId="77777777" w:rsidR="00512810" w:rsidRPr="008415B0" w:rsidRDefault="00D6590B" w:rsidP="00D6590B">
            <w:pPr>
              <w:jc w:val="center"/>
            </w:pPr>
            <w:r>
              <w:t>(Vandermerwe e Rada, 1988)</w:t>
            </w:r>
          </w:p>
        </w:tc>
      </w:tr>
      <w:tr w:rsidR="00512810" w14:paraId="28135D39" w14:textId="77777777" w:rsidTr="00D6590B">
        <w:tc>
          <w:tcPr>
            <w:tcW w:w="4531" w:type="dxa"/>
          </w:tcPr>
          <w:p w14:paraId="131DB1E4" w14:textId="77777777" w:rsidR="00512810" w:rsidRPr="008415B0" w:rsidRDefault="00896666" w:rsidP="00512810">
            <w:r>
              <w:t>“</w:t>
            </w:r>
            <w:r w:rsidR="0009671A" w:rsidRPr="008415B0">
              <w:t>A number of authors have discussed the</w:t>
            </w:r>
            <w:r w:rsidR="0009671A">
              <w:t xml:space="preserve"> </w:t>
            </w:r>
            <w:r w:rsidR="0009671A" w:rsidRPr="008415B0">
              <w:t>servitisation phenomenon with a retrospective analysis by</w:t>
            </w:r>
            <w:r w:rsidR="0009671A">
              <w:t xml:space="preserve"> </w:t>
            </w:r>
            <w:r w:rsidR="0009671A" w:rsidRPr="008415B0">
              <w:t>performing longitudinal studies on manufacturing companies</w:t>
            </w:r>
            <w:r w:rsidR="0009671A">
              <w:t xml:space="preserve"> </w:t>
            </w:r>
            <w:r w:rsidR="0009671A" w:rsidRPr="008415B0">
              <w:t>which have endeavoured their journey along a ‘‘product–service</w:t>
            </w:r>
            <w:r w:rsidR="0009671A">
              <w:t xml:space="preserve"> </w:t>
            </w:r>
            <w:r w:rsidR="0009671A" w:rsidRPr="008415B0">
              <w:t>continuum’</w:t>
            </w:r>
            <w:r>
              <w:t>’</w:t>
            </w:r>
            <w:r w:rsidR="0009671A" w:rsidRPr="008415B0">
              <w:t xml:space="preserve"> [2].</w:t>
            </w:r>
            <w:r>
              <w:t>”</w:t>
            </w:r>
            <w:r w:rsidR="0009671A" w:rsidRPr="008415B0">
              <w:t xml:space="preserve"> </w:t>
            </w:r>
            <w:r>
              <w:t>(Cavalieri e Pezzotta, 2012, p. 278)</w:t>
            </w:r>
          </w:p>
        </w:tc>
        <w:tc>
          <w:tcPr>
            <w:tcW w:w="1134" w:type="dxa"/>
            <w:vAlign w:val="center"/>
          </w:tcPr>
          <w:p w14:paraId="753E4287" w14:textId="77777777" w:rsidR="00512810" w:rsidRPr="008415B0" w:rsidRDefault="00896666" w:rsidP="00896666">
            <w:pPr>
              <w:jc w:val="center"/>
            </w:pPr>
            <w:r>
              <w:t>C</w:t>
            </w:r>
          </w:p>
        </w:tc>
        <w:tc>
          <w:tcPr>
            <w:tcW w:w="2694" w:type="dxa"/>
            <w:vAlign w:val="center"/>
          </w:tcPr>
          <w:p w14:paraId="708B38EA" w14:textId="77777777" w:rsidR="00512810" w:rsidRPr="008415B0" w:rsidRDefault="00D6590B" w:rsidP="00D6590B">
            <w:pPr>
              <w:jc w:val="center"/>
            </w:pPr>
            <w:r>
              <w:t>(Oliva e Kallenberg, 2003)</w:t>
            </w:r>
          </w:p>
        </w:tc>
      </w:tr>
      <w:tr w:rsidR="00512810" w14:paraId="5807A2F2" w14:textId="77777777" w:rsidTr="00D6590B">
        <w:tc>
          <w:tcPr>
            <w:tcW w:w="4531" w:type="dxa"/>
          </w:tcPr>
          <w:p w14:paraId="09EC230F" w14:textId="77777777" w:rsidR="00512810" w:rsidRPr="008415B0" w:rsidRDefault="00896666" w:rsidP="00512810">
            <w:r>
              <w:t>“</w:t>
            </w:r>
            <w:r w:rsidR="0009671A" w:rsidRPr="008415B0">
              <w:t>As it is evident from the emphasis given by the</w:t>
            </w:r>
            <w:r w:rsidR="0009671A">
              <w:t xml:space="preserve"> </w:t>
            </w:r>
            <w:r w:rsidR="0009671A" w:rsidRPr="008415B0">
              <w:t>related literature, servitisation is mainly motivated by a continuous</w:t>
            </w:r>
            <w:r w:rsidR="0009671A">
              <w:t xml:space="preserve"> </w:t>
            </w:r>
            <w:r w:rsidR="0009671A" w:rsidRPr="008415B0">
              <w:t>strive to create new sources of value for the company, by either</w:t>
            </w:r>
            <w:r w:rsidR="0009671A">
              <w:t xml:space="preserve"> </w:t>
            </w:r>
            <w:r w:rsidR="0009671A" w:rsidRPr="008415B0">
              <w:t>reactively fulfiling explicit requirements or proactively providing</w:t>
            </w:r>
            <w:r w:rsidR="0009671A">
              <w:t xml:space="preserve"> </w:t>
            </w:r>
            <w:r w:rsidR="0009671A" w:rsidRPr="008415B0">
              <w:t>new integrated product–service solutions to the customer.</w:t>
            </w:r>
            <w:r>
              <w:t>”</w:t>
            </w:r>
            <w:r w:rsidR="0009671A" w:rsidRPr="008415B0">
              <w:t xml:space="preserve"> </w:t>
            </w:r>
            <w:r>
              <w:t>(Cavalieri e Pezzotta, 2012, p. 278)</w:t>
            </w:r>
          </w:p>
        </w:tc>
        <w:tc>
          <w:tcPr>
            <w:tcW w:w="1134" w:type="dxa"/>
            <w:vAlign w:val="center"/>
          </w:tcPr>
          <w:p w14:paraId="4309B7A3" w14:textId="77777777" w:rsidR="00512810" w:rsidRPr="008415B0" w:rsidRDefault="00896666" w:rsidP="00896666">
            <w:pPr>
              <w:jc w:val="center"/>
            </w:pPr>
            <w:r>
              <w:t>C</w:t>
            </w:r>
          </w:p>
        </w:tc>
        <w:tc>
          <w:tcPr>
            <w:tcW w:w="2694" w:type="dxa"/>
            <w:vAlign w:val="center"/>
          </w:tcPr>
          <w:p w14:paraId="66D6C31A" w14:textId="77777777" w:rsidR="00512810" w:rsidRPr="008415B0" w:rsidRDefault="00D6590B" w:rsidP="00D6590B">
            <w:pPr>
              <w:jc w:val="center"/>
            </w:pPr>
            <w:r>
              <w:t>-</w:t>
            </w:r>
          </w:p>
        </w:tc>
      </w:tr>
      <w:tr w:rsidR="00512810" w:rsidRPr="000C1250" w14:paraId="31CB8CA8" w14:textId="77777777" w:rsidTr="00D6590B">
        <w:tc>
          <w:tcPr>
            <w:tcW w:w="4531" w:type="dxa"/>
          </w:tcPr>
          <w:p w14:paraId="38030A56" w14:textId="77777777" w:rsidR="00512810" w:rsidRPr="008415B0" w:rsidRDefault="00896666" w:rsidP="00512810">
            <w:r>
              <w:t>“</w:t>
            </w:r>
            <w:r w:rsidR="0009671A" w:rsidRPr="008415B0">
              <w:t>There</w:t>
            </w:r>
            <w:r w:rsidR="0009671A">
              <w:t xml:space="preserve"> </w:t>
            </w:r>
            <w:r w:rsidR="0009671A" w:rsidRPr="008415B0">
              <w:t>are several claimed benefits associated with the augmented</w:t>
            </w:r>
            <w:r w:rsidR="0009671A">
              <w:t xml:space="preserve"> </w:t>
            </w:r>
            <w:r w:rsidR="0009671A" w:rsidRPr="008415B0">
              <w:t>content of services within a product [3–8]: an increase of revenues,</w:t>
            </w:r>
            <w:r w:rsidR="0009671A">
              <w:t xml:space="preserve"> </w:t>
            </w:r>
            <w:r w:rsidR="0009671A" w:rsidRPr="008415B0">
              <w:t>as services tend to have higher profit margins and can provide a</w:t>
            </w:r>
            <w:r w:rsidR="0009671A">
              <w:t xml:space="preserve"> </w:t>
            </w:r>
            <w:r w:rsidR="0009671A" w:rsidRPr="008415B0">
              <w:t>stable and countercyclical source of revenues; a differentiating</w:t>
            </w:r>
            <w:r w:rsidR="0009671A">
              <w:t xml:space="preserve"> </w:t>
            </w:r>
            <w:r w:rsidR="0009671A" w:rsidRPr="008415B0">
              <w:t>weapon for competing in mass-markets characterised by commoditised</w:t>
            </w:r>
            <w:r w:rsidR="0009671A">
              <w:t xml:space="preserve"> </w:t>
            </w:r>
            <w:r w:rsidR="0009671A" w:rsidRPr="008415B0">
              <w:t>technologies and products, a decrease of variability and</w:t>
            </w:r>
            <w:r w:rsidR="0009671A">
              <w:t xml:space="preserve"> </w:t>
            </w:r>
            <w:r w:rsidR="0009671A" w:rsidRPr="008415B0">
              <w:t>volatility of cash flows throughout the life of a product, allowing</w:t>
            </w:r>
            <w:r w:rsidR="0009671A">
              <w:t xml:space="preserve"> </w:t>
            </w:r>
            <w:r w:rsidR="0009671A" w:rsidRPr="008415B0">
              <w:t>for a higher shareholder value.</w:t>
            </w:r>
            <w:r>
              <w:t>” (Cavalieri e Pezzotta, 2012, p. 278)</w:t>
            </w:r>
          </w:p>
        </w:tc>
        <w:tc>
          <w:tcPr>
            <w:tcW w:w="1134" w:type="dxa"/>
            <w:vAlign w:val="center"/>
          </w:tcPr>
          <w:p w14:paraId="67B058B6" w14:textId="77777777" w:rsidR="00512810" w:rsidRPr="008415B0" w:rsidRDefault="00896666" w:rsidP="00896666">
            <w:pPr>
              <w:jc w:val="center"/>
            </w:pPr>
            <w:r>
              <w:t>C</w:t>
            </w:r>
          </w:p>
        </w:tc>
        <w:tc>
          <w:tcPr>
            <w:tcW w:w="2694" w:type="dxa"/>
            <w:vAlign w:val="center"/>
          </w:tcPr>
          <w:p w14:paraId="7348254A" w14:textId="77777777" w:rsidR="00512810" w:rsidRPr="00D6590B" w:rsidRDefault="00D6590B" w:rsidP="00D6590B">
            <w:pPr>
              <w:jc w:val="center"/>
              <w:rPr>
                <w:lang w:val="de-DE"/>
              </w:rPr>
            </w:pPr>
            <w:r w:rsidRPr="00D6590B">
              <w:rPr>
                <w:lang w:val="de-DE"/>
              </w:rPr>
              <w:t>(Mathieu, 2001; Gebauer et al., 2008; Cohen et al.,</w:t>
            </w:r>
            <w:r>
              <w:rPr>
                <w:lang w:val="de-DE"/>
              </w:rPr>
              <w:t xml:space="preserve"> 2006; Wise e Baumgartner, 1999; Mathe e Shapiro, 1993; Gebauer e Friedli, 2005)</w:t>
            </w:r>
          </w:p>
        </w:tc>
      </w:tr>
      <w:tr w:rsidR="00512810" w14:paraId="5D52943E" w14:textId="77777777" w:rsidTr="00D6590B">
        <w:tc>
          <w:tcPr>
            <w:tcW w:w="4531" w:type="dxa"/>
          </w:tcPr>
          <w:p w14:paraId="68DFDDC6" w14:textId="77777777" w:rsidR="00512810" w:rsidRPr="008415B0" w:rsidRDefault="00896666" w:rsidP="003C6E76">
            <w:r>
              <w:t>“</w:t>
            </w:r>
            <w:r w:rsidR="003C6E76">
              <w:t>However, although services are thought to deliver higher margins, most organisations find it quite problematic to master the transition.</w:t>
            </w:r>
            <w:r>
              <w:t>” (Cavalieri e Pezzotta, 2012, p. 278)</w:t>
            </w:r>
          </w:p>
        </w:tc>
        <w:tc>
          <w:tcPr>
            <w:tcW w:w="1134" w:type="dxa"/>
            <w:vAlign w:val="center"/>
          </w:tcPr>
          <w:p w14:paraId="6F4BDF7A" w14:textId="77777777" w:rsidR="00512810" w:rsidRPr="008415B0" w:rsidRDefault="00E530BB" w:rsidP="00896666">
            <w:pPr>
              <w:jc w:val="center"/>
            </w:pPr>
            <w:r>
              <w:t>C</w:t>
            </w:r>
          </w:p>
        </w:tc>
        <w:tc>
          <w:tcPr>
            <w:tcW w:w="2694" w:type="dxa"/>
            <w:vAlign w:val="center"/>
          </w:tcPr>
          <w:p w14:paraId="4CC93066" w14:textId="77777777" w:rsidR="00512810" w:rsidRPr="008415B0" w:rsidRDefault="00D6590B" w:rsidP="00D6590B">
            <w:pPr>
              <w:jc w:val="center"/>
            </w:pPr>
            <w:r>
              <w:t>-</w:t>
            </w:r>
          </w:p>
        </w:tc>
      </w:tr>
      <w:tr w:rsidR="00D26097" w14:paraId="4847834C" w14:textId="77777777" w:rsidTr="00D6590B">
        <w:tc>
          <w:tcPr>
            <w:tcW w:w="4531" w:type="dxa"/>
          </w:tcPr>
          <w:p w14:paraId="440DEA89" w14:textId="77777777" w:rsidR="00D26097" w:rsidRPr="008415B0" w:rsidRDefault="00896666" w:rsidP="003C6E76">
            <w:r>
              <w:t>“</w:t>
            </w:r>
            <w:r w:rsidR="003C6E76" w:rsidRPr="003C6E76">
              <w:t>A Bain and Co’s survey revealed that only 21% of the</w:t>
            </w:r>
            <w:r w:rsidR="003C6E76">
              <w:t xml:space="preserve"> sampled companies have experienced a real success with their service strategy [9].</w:t>
            </w:r>
            <w:r>
              <w:t>” (Cavalieri e Pezzotta, 2012, p. 278)</w:t>
            </w:r>
          </w:p>
        </w:tc>
        <w:tc>
          <w:tcPr>
            <w:tcW w:w="1134" w:type="dxa"/>
            <w:vAlign w:val="center"/>
          </w:tcPr>
          <w:p w14:paraId="64EB65B4" w14:textId="77777777" w:rsidR="00D26097" w:rsidRPr="008415B0" w:rsidRDefault="00E530BB" w:rsidP="00896666">
            <w:pPr>
              <w:jc w:val="center"/>
            </w:pPr>
            <w:r>
              <w:t>C</w:t>
            </w:r>
          </w:p>
        </w:tc>
        <w:tc>
          <w:tcPr>
            <w:tcW w:w="2694" w:type="dxa"/>
            <w:vAlign w:val="center"/>
          </w:tcPr>
          <w:p w14:paraId="35A9A5B9" w14:textId="77777777" w:rsidR="00D26097" w:rsidRPr="008415B0" w:rsidRDefault="00D6590B" w:rsidP="00D6590B">
            <w:pPr>
              <w:jc w:val="center"/>
            </w:pPr>
            <w:r>
              <w:t>(Baveja et al., 2004)</w:t>
            </w:r>
          </w:p>
        </w:tc>
      </w:tr>
      <w:tr w:rsidR="00D26097" w14:paraId="4E1266AD" w14:textId="77777777" w:rsidTr="00D6590B">
        <w:tc>
          <w:tcPr>
            <w:tcW w:w="4531" w:type="dxa"/>
          </w:tcPr>
          <w:p w14:paraId="7A84D352" w14:textId="77777777" w:rsidR="00D26097" w:rsidRPr="008415B0" w:rsidRDefault="00896666" w:rsidP="003C6E76">
            <w:r>
              <w:t>“</w:t>
            </w:r>
            <w:r w:rsidR="003C6E76">
              <w:t>When increasing their service offerings, they sometimes incur higher costs and eventually do not achieve the expected returns [10,11].</w:t>
            </w:r>
            <w:r>
              <w:t>” (Cavalieri e Pezzotta, 2012, p. 278)</w:t>
            </w:r>
          </w:p>
        </w:tc>
        <w:tc>
          <w:tcPr>
            <w:tcW w:w="1134" w:type="dxa"/>
            <w:vAlign w:val="center"/>
          </w:tcPr>
          <w:p w14:paraId="54ABF363" w14:textId="77777777" w:rsidR="00D26097" w:rsidRPr="008415B0" w:rsidRDefault="00E530BB" w:rsidP="00896666">
            <w:pPr>
              <w:jc w:val="center"/>
            </w:pPr>
            <w:r>
              <w:t>C</w:t>
            </w:r>
          </w:p>
        </w:tc>
        <w:tc>
          <w:tcPr>
            <w:tcW w:w="2694" w:type="dxa"/>
            <w:vAlign w:val="center"/>
          </w:tcPr>
          <w:p w14:paraId="63A50DE1" w14:textId="77777777" w:rsidR="00D26097" w:rsidRPr="008415B0" w:rsidRDefault="00D6590B" w:rsidP="00D6590B">
            <w:pPr>
              <w:jc w:val="center"/>
            </w:pPr>
            <w:r>
              <w:t>(Gebauer et al., 2005; Neely, 2009)</w:t>
            </w:r>
          </w:p>
        </w:tc>
      </w:tr>
      <w:tr w:rsidR="00D26097" w14:paraId="6B6038E6" w14:textId="77777777" w:rsidTr="00D6590B">
        <w:tc>
          <w:tcPr>
            <w:tcW w:w="4531" w:type="dxa"/>
          </w:tcPr>
          <w:p w14:paraId="32F9D0F1" w14:textId="77777777" w:rsidR="00D26097" w:rsidRPr="008415B0" w:rsidRDefault="00896666" w:rsidP="003C6E76">
            <w:r>
              <w:t>“</w:t>
            </w:r>
            <w:r w:rsidR="003C6E76">
              <w:t xml:space="preserve">Overcoming this hitch represents a major managerial challenge </w:t>
            </w:r>
            <w:r>
              <w:t>[4].” (Cavalieri e Pezzotta, 2012, p. 278)</w:t>
            </w:r>
          </w:p>
        </w:tc>
        <w:tc>
          <w:tcPr>
            <w:tcW w:w="1134" w:type="dxa"/>
            <w:vAlign w:val="center"/>
          </w:tcPr>
          <w:p w14:paraId="34D17C14" w14:textId="77777777" w:rsidR="00D26097" w:rsidRPr="008415B0" w:rsidRDefault="00E530BB" w:rsidP="00896666">
            <w:pPr>
              <w:jc w:val="center"/>
            </w:pPr>
            <w:r>
              <w:t>C</w:t>
            </w:r>
          </w:p>
        </w:tc>
        <w:tc>
          <w:tcPr>
            <w:tcW w:w="2694" w:type="dxa"/>
            <w:vAlign w:val="center"/>
          </w:tcPr>
          <w:p w14:paraId="6391CC87" w14:textId="77777777" w:rsidR="00D26097" w:rsidRPr="008415B0" w:rsidRDefault="00D6590B" w:rsidP="00D6590B">
            <w:pPr>
              <w:jc w:val="center"/>
            </w:pPr>
            <w:r>
              <w:t>(</w:t>
            </w:r>
            <w:r w:rsidRPr="00D6590B">
              <w:rPr>
                <w:lang w:val="de-DE"/>
              </w:rPr>
              <w:t>Gebauer et al., 2008</w:t>
            </w:r>
            <w:r>
              <w:rPr>
                <w:lang w:val="de-DE"/>
              </w:rPr>
              <w:t>)</w:t>
            </w:r>
          </w:p>
        </w:tc>
      </w:tr>
      <w:tr w:rsidR="00D26097" w14:paraId="6E479394" w14:textId="77777777" w:rsidTr="00D6590B">
        <w:tc>
          <w:tcPr>
            <w:tcW w:w="4531" w:type="dxa"/>
          </w:tcPr>
          <w:p w14:paraId="6573B1EF" w14:textId="77777777" w:rsidR="00D26097" w:rsidRPr="008415B0" w:rsidRDefault="00896666" w:rsidP="00512810">
            <w:r>
              <w:t>“</w:t>
            </w:r>
            <w:r w:rsidR="003C6E76">
              <w:t>Companies need to change their current structures and processes that are unsuitable for mastering this integrated offering.</w:t>
            </w:r>
            <w:r>
              <w:t>” (Cavalieri e Pezzotta, 2012, p. 278)</w:t>
            </w:r>
          </w:p>
        </w:tc>
        <w:tc>
          <w:tcPr>
            <w:tcW w:w="1134" w:type="dxa"/>
            <w:vAlign w:val="center"/>
          </w:tcPr>
          <w:p w14:paraId="227E0AB2" w14:textId="77777777" w:rsidR="00D26097" w:rsidRPr="008415B0" w:rsidRDefault="00E530BB" w:rsidP="00896666">
            <w:pPr>
              <w:jc w:val="center"/>
            </w:pPr>
            <w:r>
              <w:t>C</w:t>
            </w:r>
          </w:p>
        </w:tc>
        <w:tc>
          <w:tcPr>
            <w:tcW w:w="2694" w:type="dxa"/>
            <w:vAlign w:val="center"/>
          </w:tcPr>
          <w:p w14:paraId="586D2594" w14:textId="77777777" w:rsidR="00D26097" w:rsidRPr="008415B0" w:rsidRDefault="00D6590B" w:rsidP="00D6590B">
            <w:pPr>
              <w:jc w:val="center"/>
            </w:pPr>
            <w:r>
              <w:t>-</w:t>
            </w:r>
          </w:p>
        </w:tc>
      </w:tr>
      <w:tr w:rsidR="00D26097" w:rsidRPr="00D6590B" w14:paraId="01CFD2DD" w14:textId="77777777" w:rsidTr="00D6590B">
        <w:tc>
          <w:tcPr>
            <w:tcW w:w="4531" w:type="dxa"/>
          </w:tcPr>
          <w:p w14:paraId="4AF5756C" w14:textId="77777777" w:rsidR="00D26097" w:rsidRPr="008415B0" w:rsidRDefault="00896666" w:rsidP="00512810">
            <w:r>
              <w:t>“</w:t>
            </w:r>
            <w:r w:rsidR="003C6E76">
              <w:t xml:space="preserve">The development of a product–service solution raises new issues since the service component introduces further requirements, </w:t>
            </w:r>
            <w:r w:rsidR="003C6E76">
              <w:lastRenderedPageBreak/>
              <w:t>among which [12–14]: to go beyond the voice of the customer ensuring a connection with his emotional state of mind, his perceptions and preconceptions in a situated and changeable context [15–18]; to encompass a life cycle perspective [19,20]; to fulfil the expectations of a composite group of stakeholders calling for a more sustainable society [21,22].</w:t>
            </w:r>
            <w:r>
              <w:t>” (Cavalieri e Pezzotta, 2012, p. 278)</w:t>
            </w:r>
          </w:p>
        </w:tc>
        <w:tc>
          <w:tcPr>
            <w:tcW w:w="1134" w:type="dxa"/>
            <w:vAlign w:val="center"/>
          </w:tcPr>
          <w:p w14:paraId="45A6965D" w14:textId="77777777" w:rsidR="00D26097" w:rsidRPr="008415B0" w:rsidRDefault="00E530BB" w:rsidP="00896666">
            <w:pPr>
              <w:jc w:val="center"/>
            </w:pPr>
            <w:r>
              <w:lastRenderedPageBreak/>
              <w:t>C</w:t>
            </w:r>
          </w:p>
        </w:tc>
        <w:tc>
          <w:tcPr>
            <w:tcW w:w="2694" w:type="dxa"/>
            <w:vAlign w:val="center"/>
          </w:tcPr>
          <w:p w14:paraId="22E3375E" w14:textId="77777777" w:rsidR="00D26097" w:rsidRPr="00D6590B" w:rsidRDefault="00D6590B" w:rsidP="00D6590B">
            <w:pPr>
              <w:jc w:val="center"/>
            </w:pPr>
            <w:r w:rsidRPr="00D6590B">
              <w:t xml:space="preserve">(Wang et al., 2011; Ericson e Larsson, 2009; Wild et al. 2009; Alonso-Rasgado et </w:t>
            </w:r>
            <w:r w:rsidRPr="00D6590B">
              <w:lastRenderedPageBreak/>
              <w:t>al., 2004; Isaksson et al. 2009; Meier et al.</w:t>
            </w:r>
            <w:r>
              <w:t>,</w:t>
            </w:r>
            <w:r w:rsidRPr="00D6590B">
              <w:t xml:space="preserve"> 2010; </w:t>
            </w:r>
            <w:r>
              <w:t>Mcaloone e Andreasen, 2002; Aurich et al., 2010; Sundin, 2009; Lindahl et al., 2006; Meier, 2004)</w:t>
            </w:r>
          </w:p>
        </w:tc>
      </w:tr>
      <w:tr w:rsidR="00D26097" w14:paraId="05E285BC" w14:textId="77777777" w:rsidTr="00D6590B">
        <w:tc>
          <w:tcPr>
            <w:tcW w:w="4531" w:type="dxa"/>
          </w:tcPr>
          <w:p w14:paraId="1CD9273A" w14:textId="77777777" w:rsidR="00D26097" w:rsidRPr="008415B0" w:rsidRDefault="00896666" w:rsidP="003C6E76">
            <w:r>
              <w:lastRenderedPageBreak/>
              <w:t>“</w:t>
            </w:r>
            <w:r w:rsidR="003C6E76">
              <w:t xml:space="preserve">A relevant stream of the literature, mainly rooted in the North- European research communities, has assigned an increasing emphasis to the role of Product–Service Systems (PSS) as a concrete response to these emerging pressures. </w:t>
            </w:r>
            <w:r>
              <w:t>“(Cavalieri e Pezzotta, 2012, p. 278)</w:t>
            </w:r>
          </w:p>
        </w:tc>
        <w:tc>
          <w:tcPr>
            <w:tcW w:w="1134" w:type="dxa"/>
            <w:vAlign w:val="center"/>
          </w:tcPr>
          <w:p w14:paraId="51C2A5BA" w14:textId="77777777" w:rsidR="00D26097" w:rsidRPr="008415B0" w:rsidRDefault="00E530BB" w:rsidP="00896666">
            <w:pPr>
              <w:jc w:val="center"/>
            </w:pPr>
            <w:r>
              <w:t>C</w:t>
            </w:r>
          </w:p>
        </w:tc>
        <w:tc>
          <w:tcPr>
            <w:tcW w:w="2694" w:type="dxa"/>
            <w:vAlign w:val="center"/>
          </w:tcPr>
          <w:p w14:paraId="335CB041" w14:textId="77777777" w:rsidR="00D26097" w:rsidRPr="008415B0" w:rsidRDefault="00D6590B" w:rsidP="00D6590B">
            <w:pPr>
              <w:jc w:val="center"/>
            </w:pPr>
            <w:r>
              <w:t>-</w:t>
            </w:r>
          </w:p>
        </w:tc>
      </w:tr>
      <w:tr w:rsidR="00D26097" w14:paraId="02D136EB" w14:textId="77777777" w:rsidTr="00D6590B">
        <w:tc>
          <w:tcPr>
            <w:tcW w:w="4531" w:type="dxa"/>
          </w:tcPr>
          <w:p w14:paraId="5E3121C9" w14:textId="77777777" w:rsidR="00D26097" w:rsidRPr="008415B0" w:rsidRDefault="00E530BB" w:rsidP="00512810">
            <w:r>
              <w:t>“</w:t>
            </w:r>
            <w:r w:rsidR="003C6E76">
              <w:t xml:space="preserve">The basic idea behind the Product–Service System concept is that it ensues from an innovation strategy, shifting the business focus from the design and sales of physical products to the design and sales of a system consisting of products, services, supporting networks and infrastructures, which are jointly capable of fulfiling specific client </w:t>
            </w:r>
            <w:r w:rsidR="00896666">
              <w:t>demands [23–25].” (Cavalieri e Pezzotta, 2012, p. 278)</w:t>
            </w:r>
          </w:p>
        </w:tc>
        <w:tc>
          <w:tcPr>
            <w:tcW w:w="1134" w:type="dxa"/>
            <w:vAlign w:val="center"/>
          </w:tcPr>
          <w:p w14:paraId="1DEA0778" w14:textId="77777777" w:rsidR="00D26097" w:rsidRPr="008415B0" w:rsidRDefault="00E530BB" w:rsidP="00896666">
            <w:pPr>
              <w:jc w:val="center"/>
            </w:pPr>
            <w:r>
              <w:t>C</w:t>
            </w:r>
          </w:p>
        </w:tc>
        <w:tc>
          <w:tcPr>
            <w:tcW w:w="2694" w:type="dxa"/>
            <w:vAlign w:val="center"/>
          </w:tcPr>
          <w:p w14:paraId="362D4C34" w14:textId="77777777" w:rsidR="00D26097" w:rsidRPr="008415B0" w:rsidRDefault="00D6590B" w:rsidP="00D6590B">
            <w:pPr>
              <w:jc w:val="center"/>
            </w:pPr>
            <w:r>
              <w:t>(Mont, 2004; Mont e Plepys, 2004; Mont, 2002)</w:t>
            </w:r>
          </w:p>
        </w:tc>
      </w:tr>
      <w:tr w:rsidR="00D26097" w14:paraId="3A39A753" w14:textId="77777777" w:rsidTr="00D6590B">
        <w:tc>
          <w:tcPr>
            <w:tcW w:w="4531" w:type="dxa"/>
          </w:tcPr>
          <w:p w14:paraId="2F34888C" w14:textId="77777777" w:rsidR="00D26097" w:rsidRPr="008415B0" w:rsidRDefault="00896666" w:rsidP="00512810">
            <w:r>
              <w:t>“</w:t>
            </w:r>
            <w:r w:rsidR="003C6E76">
              <w:t>Several are the claimed benefits and barriers related to the adoption of Product–Service Systems, as Table 1 highlights [26].</w:t>
            </w:r>
            <w:r>
              <w:t>” (Cavalieri e Pezzotta, 2012, p. 278)</w:t>
            </w:r>
          </w:p>
        </w:tc>
        <w:tc>
          <w:tcPr>
            <w:tcW w:w="1134" w:type="dxa"/>
            <w:vAlign w:val="center"/>
          </w:tcPr>
          <w:p w14:paraId="0D673F07" w14:textId="77777777" w:rsidR="00D26097" w:rsidRPr="008415B0" w:rsidRDefault="00E530BB" w:rsidP="00896666">
            <w:pPr>
              <w:jc w:val="center"/>
            </w:pPr>
            <w:r>
              <w:t>C</w:t>
            </w:r>
          </w:p>
        </w:tc>
        <w:tc>
          <w:tcPr>
            <w:tcW w:w="2694" w:type="dxa"/>
            <w:vAlign w:val="center"/>
          </w:tcPr>
          <w:p w14:paraId="4CE9A3B1" w14:textId="77777777" w:rsidR="00D26097" w:rsidRPr="008415B0" w:rsidRDefault="00D6590B" w:rsidP="00D6590B">
            <w:pPr>
              <w:jc w:val="center"/>
            </w:pPr>
            <w:r>
              <w:t>(Baines et al., 2007)</w:t>
            </w:r>
          </w:p>
        </w:tc>
      </w:tr>
      <w:tr w:rsidR="00D26097" w14:paraId="435DE6CB" w14:textId="77777777" w:rsidTr="00D6590B">
        <w:tc>
          <w:tcPr>
            <w:tcW w:w="4531" w:type="dxa"/>
          </w:tcPr>
          <w:p w14:paraId="50D4F5D1" w14:textId="77777777" w:rsidR="00D26097" w:rsidRPr="008415B0" w:rsidRDefault="00896666" w:rsidP="003C6E76">
            <w:r>
              <w:t>“</w:t>
            </w:r>
            <w:r w:rsidR="003C6E76">
              <w:t xml:space="preserve">The profit generation and the commercial success of the Product–Service System offering critically depend on its conceptualisation, design and development, even if this notion has </w:t>
            </w:r>
            <w:r>
              <w:t>been largely ignored [27].” (Cavalieri e Pezzotta, 2012, p. 278)</w:t>
            </w:r>
          </w:p>
        </w:tc>
        <w:tc>
          <w:tcPr>
            <w:tcW w:w="1134" w:type="dxa"/>
            <w:vAlign w:val="center"/>
          </w:tcPr>
          <w:p w14:paraId="14E72487" w14:textId="77777777" w:rsidR="00D26097" w:rsidRPr="008415B0" w:rsidRDefault="00E530BB" w:rsidP="00896666">
            <w:pPr>
              <w:jc w:val="center"/>
            </w:pPr>
            <w:r>
              <w:t>C</w:t>
            </w:r>
          </w:p>
        </w:tc>
        <w:tc>
          <w:tcPr>
            <w:tcW w:w="2694" w:type="dxa"/>
            <w:vAlign w:val="center"/>
          </w:tcPr>
          <w:p w14:paraId="0270FB1B" w14:textId="77777777" w:rsidR="00D26097" w:rsidRPr="008415B0" w:rsidRDefault="00CE0221" w:rsidP="00D6590B">
            <w:pPr>
              <w:jc w:val="center"/>
            </w:pPr>
            <w:r>
              <w:t>(Bullinger et al., 2003)</w:t>
            </w:r>
          </w:p>
        </w:tc>
      </w:tr>
      <w:tr w:rsidR="00D26097" w14:paraId="582012D4" w14:textId="77777777" w:rsidTr="00D6590B">
        <w:tc>
          <w:tcPr>
            <w:tcW w:w="4531" w:type="dxa"/>
          </w:tcPr>
          <w:p w14:paraId="046BC521" w14:textId="77777777" w:rsidR="00D26097" w:rsidRPr="008415B0" w:rsidRDefault="00896666" w:rsidP="00512810">
            <w:r>
              <w:t>“</w:t>
            </w:r>
            <w:r w:rsidR="003C6E76">
              <w:t>According to Baines et al. [26], despite the availability of a plethora of tools and methodologies for designing PSS, they are typically a rearrangement of conventional processes and lack a critical and in-depth evaluation of their real performance in practice.</w:t>
            </w:r>
            <w:r>
              <w:t>” (Cavalieri e Pezzotta, 2012</w:t>
            </w:r>
            <w:r w:rsidR="00E530BB">
              <w:t>, p. 279</w:t>
            </w:r>
            <w:r>
              <w:t>)</w:t>
            </w:r>
            <w:r w:rsidR="003C6E76">
              <w:t xml:space="preserve"> </w:t>
            </w:r>
          </w:p>
        </w:tc>
        <w:tc>
          <w:tcPr>
            <w:tcW w:w="1134" w:type="dxa"/>
            <w:vAlign w:val="center"/>
          </w:tcPr>
          <w:p w14:paraId="35764321" w14:textId="52B80741" w:rsidR="00D26097" w:rsidRPr="008415B0" w:rsidRDefault="00A77DA1" w:rsidP="00896666">
            <w:pPr>
              <w:jc w:val="center"/>
            </w:pPr>
            <w:r>
              <w:t>L</w:t>
            </w:r>
          </w:p>
        </w:tc>
        <w:tc>
          <w:tcPr>
            <w:tcW w:w="2694" w:type="dxa"/>
            <w:vAlign w:val="center"/>
          </w:tcPr>
          <w:p w14:paraId="14FA0F0D" w14:textId="77777777" w:rsidR="00D26097" w:rsidRPr="008415B0" w:rsidRDefault="00CE0221" w:rsidP="00D6590B">
            <w:pPr>
              <w:jc w:val="center"/>
            </w:pPr>
            <w:r>
              <w:t>(Baines et al., 2007)</w:t>
            </w:r>
          </w:p>
        </w:tc>
      </w:tr>
      <w:tr w:rsidR="00D26097" w14:paraId="5124E3F8" w14:textId="77777777" w:rsidTr="00D6590B">
        <w:tc>
          <w:tcPr>
            <w:tcW w:w="4531" w:type="dxa"/>
          </w:tcPr>
          <w:p w14:paraId="617F3631" w14:textId="77777777" w:rsidR="00D26097" w:rsidRPr="008415B0" w:rsidRDefault="00896666" w:rsidP="00512810">
            <w:r>
              <w:t>“</w:t>
            </w:r>
            <w:r w:rsidR="003C6E76">
              <w:t>This is the main motivation behind the upsurge since the ‘90s of Service Engineering as an emerging technical discipline whose foremost aim is to provide a ‘‘systematic development and design of services using suitable models, methods and tools as well as the management of the service development process’’ [19].</w:t>
            </w:r>
            <w:r>
              <w:t>” (Cavalieri e Pezzotta, 2012</w:t>
            </w:r>
            <w:r w:rsidR="00E530BB">
              <w:t>, p. 279</w:t>
            </w:r>
            <w:r>
              <w:t>)</w:t>
            </w:r>
          </w:p>
        </w:tc>
        <w:tc>
          <w:tcPr>
            <w:tcW w:w="1134" w:type="dxa"/>
            <w:vAlign w:val="center"/>
          </w:tcPr>
          <w:p w14:paraId="684ED435" w14:textId="77777777" w:rsidR="00D26097" w:rsidRPr="008415B0" w:rsidRDefault="00E530BB" w:rsidP="00896666">
            <w:pPr>
              <w:jc w:val="center"/>
            </w:pPr>
            <w:r>
              <w:t>C</w:t>
            </w:r>
          </w:p>
        </w:tc>
        <w:tc>
          <w:tcPr>
            <w:tcW w:w="2694" w:type="dxa"/>
            <w:vAlign w:val="center"/>
          </w:tcPr>
          <w:p w14:paraId="332FF05D" w14:textId="77777777" w:rsidR="00D26097" w:rsidRPr="008415B0" w:rsidRDefault="00CE0221" w:rsidP="00D6590B">
            <w:pPr>
              <w:jc w:val="center"/>
            </w:pPr>
            <w:r>
              <w:t>(Aurich et al., 2010)</w:t>
            </w:r>
          </w:p>
        </w:tc>
      </w:tr>
      <w:tr w:rsidR="00D26097" w14:paraId="486058AF" w14:textId="77777777" w:rsidTr="00D6590B">
        <w:tc>
          <w:tcPr>
            <w:tcW w:w="4531" w:type="dxa"/>
          </w:tcPr>
          <w:p w14:paraId="0F4A862D" w14:textId="77777777" w:rsidR="00D26097" w:rsidRPr="008415B0" w:rsidRDefault="00896666" w:rsidP="00512810">
            <w:r>
              <w:lastRenderedPageBreak/>
              <w:t>“</w:t>
            </w:r>
            <w:r w:rsidR="003C6E76">
              <w:t xml:space="preserve">Given its increasing relevance in academic and industrial contexts with a resulting proliferation of scientific contributions and white papers, the purpose of this paper is to </w:t>
            </w:r>
            <w:bookmarkStart w:id="1" w:name="_Hlk508562362"/>
            <w:r w:rsidR="003C6E76">
              <w:t>provide a holistic conceptualisation and an up-to-date review of the literature on Service Engineering with a specific focus on its adoption in the PSS context.</w:t>
            </w:r>
            <w:r>
              <w:t xml:space="preserve">” </w:t>
            </w:r>
            <w:bookmarkEnd w:id="1"/>
            <w:r>
              <w:t>(Cavalieri e Pezzotta, 2012</w:t>
            </w:r>
            <w:r w:rsidR="00E530BB">
              <w:t>, p. 279</w:t>
            </w:r>
            <w:r>
              <w:t>)</w:t>
            </w:r>
            <w:r w:rsidR="003C6E76">
              <w:t xml:space="preserve"> </w:t>
            </w:r>
          </w:p>
        </w:tc>
        <w:tc>
          <w:tcPr>
            <w:tcW w:w="1134" w:type="dxa"/>
            <w:vAlign w:val="center"/>
          </w:tcPr>
          <w:p w14:paraId="390A2119" w14:textId="77777777" w:rsidR="00D26097" w:rsidRPr="008415B0" w:rsidRDefault="00E530BB" w:rsidP="00896666">
            <w:pPr>
              <w:jc w:val="center"/>
            </w:pPr>
            <w:r>
              <w:t>J</w:t>
            </w:r>
          </w:p>
        </w:tc>
        <w:tc>
          <w:tcPr>
            <w:tcW w:w="2694" w:type="dxa"/>
            <w:vAlign w:val="center"/>
          </w:tcPr>
          <w:p w14:paraId="54A49120" w14:textId="77777777" w:rsidR="00D26097" w:rsidRPr="008415B0" w:rsidRDefault="00A13453" w:rsidP="00D6590B">
            <w:pPr>
              <w:jc w:val="center"/>
            </w:pPr>
            <w:r>
              <w:t>-</w:t>
            </w:r>
          </w:p>
        </w:tc>
      </w:tr>
      <w:tr w:rsidR="00D26097" w14:paraId="50AB567A" w14:textId="77777777" w:rsidTr="00D6590B">
        <w:tc>
          <w:tcPr>
            <w:tcW w:w="4531" w:type="dxa"/>
          </w:tcPr>
          <w:p w14:paraId="3337062B" w14:textId="77777777" w:rsidR="00D26097" w:rsidRPr="008415B0" w:rsidRDefault="00896666" w:rsidP="00512810">
            <w:r>
              <w:t>“</w:t>
            </w:r>
            <w:r w:rsidR="003C6E76">
              <w:t>A critical analysis is performed to ascertain the capability of the current literature to provide a valid response to the main issues and challenges marking this field.</w:t>
            </w:r>
            <w:r>
              <w:t>” (Cavalieri e Pezzotta, 2012</w:t>
            </w:r>
            <w:r w:rsidR="00E530BB">
              <w:t>, p. 279</w:t>
            </w:r>
            <w:r>
              <w:t>)</w:t>
            </w:r>
            <w:r w:rsidR="003C6E76">
              <w:t xml:space="preserve"> </w:t>
            </w:r>
          </w:p>
        </w:tc>
        <w:tc>
          <w:tcPr>
            <w:tcW w:w="1134" w:type="dxa"/>
            <w:vAlign w:val="center"/>
          </w:tcPr>
          <w:p w14:paraId="60F47C3B" w14:textId="77777777" w:rsidR="00D26097" w:rsidRPr="008415B0" w:rsidRDefault="0032498C" w:rsidP="00896666">
            <w:pPr>
              <w:jc w:val="center"/>
            </w:pPr>
            <w:r>
              <w:t>J</w:t>
            </w:r>
          </w:p>
        </w:tc>
        <w:tc>
          <w:tcPr>
            <w:tcW w:w="2694" w:type="dxa"/>
            <w:vAlign w:val="center"/>
          </w:tcPr>
          <w:p w14:paraId="1E4ED0C2" w14:textId="77777777" w:rsidR="00D26097" w:rsidRPr="008415B0" w:rsidRDefault="00A13453" w:rsidP="00D6590B">
            <w:pPr>
              <w:jc w:val="center"/>
            </w:pPr>
            <w:r>
              <w:t>-</w:t>
            </w:r>
          </w:p>
        </w:tc>
      </w:tr>
      <w:tr w:rsidR="00D26097" w14:paraId="32B08A7C" w14:textId="77777777" w:rsidTr="00D6590B">
        <w:tc>
          <w:tcPr>
            <w:tcW w:w="4531" w:type="dxa"/>
          </w:tcPr>
          <w:p w14:paraId="58216268" w14:textId="77777777" w:rsidR="00D26097" w:rsidRPr="008415B0" w:rsidRDefault="00E530BB" w:rsidP="00512810">
            <w:r>
              <w:t>“</w:t>
            </w:r>
            <w:r w:rsidR="003C6E76">
              <w:t>The final part of the paper delivers a research agenda with a list of the main key actions which in our opinion will drive relevant themes for future research investigations.</w:t>
            </w:r>
            <w:r>
              <w:t>” (Cavalieri e Pezzotta, 2012, p. 279)</w:t>
            </w:r>
          </w:p>
        </w:tc>
        <w:tc>
          <w:tcPr>
            <w:tcW w:w="1134" w:type="dxa"/>
            <w:vAlign w:val="center"/>
          </w:tcPr>
          <w:p w14:paraId="13C912B1" w14:textId="77777777" w:rsidR="00D26097" w:rsidRPr="008415B0" w:rsidRDefault="00E530BB" w:rsidP="00896666">
            <w:pPr>
              <w:jc w:val="center"/>
            </w:pPr>
            <w:r>
              <w:t>G</w:t>
            </w:r>
          </w:p>
        </w:tc>
        <w:tc>
          <w:tcPr>
            <w:tcW w:w="2694" w:type="dxa"/>
            <w:vAlign w:val="center"/>
          </w:tcPr>
          <w:p w14:paraId="23DEBACA" w14:textId="77777777" w:rsidR="00D26097" w:rsidRPr="008415B0" w:rsidRDefault="00A13453" w:rsidP="00D6590B">
            <w:pPr>
              <w:jc w:val="center"/>
            </w:pPr>
            <w:r>
              <w:t>-</w:t>
            </w:r>
          </w:p>
        </w:tc>
      </w:tr>
      <w:tr w:rsidR="00D56EE2" w14:paraId="4248EDE3" w14:textId="77777777" w:rsidTr="00D6590B">
        <w:tc>
          <w:tcPr>
            <w:tcW w:w="4531" w:type="dxa"/>
          </w:tcPr>
          <w:p w14:paraId="1589BDAF" w14:textId="7FE342CC" w:rsidR="00D56EE2" w:rsidRDefault="00D56EE2" w:rsidP="00D56EE2">
            <w:r>
              <w:t>There has been an evolution in the way an integrated solution is</w:t>
            </w:r>
            <w:r>
              <w:t xml:space="preserve"> </w:t>
            </w:r>
            <w:r>
              <w:t xml:space="preserve">being engineered: from sequential stage-gate based engineering to concurrent engineering. </w:t>
            </w:r>
          </w:p>
        </w:tc>
        <w:tc>
          <w:tcPr>
            <w:tcW w:w="1134" w:type="dxa"/>
            <w:vAlign w:val="center"/>
          </w:tcPr>
          <w:p w14:paraId="603EA542" w14:textId="512DF5C9" w:rsidR="00D56EE2" w:rsidRDefault="00D56EE2" w:rsidP="00896666">
            <w:pPr>
              <w:jc w:val="center"/>
            </w:pPr>
            <w:r>
              <w:t>C</w:t>
            </w:r>
          </w:p>
        </w:tc>
        <w:tc>
          <w:tcPr>
            <w:tcW w:w="2694" w:type="dxa"/>
            <w:vAlign w:val="center"/>
          </w:tcPr>
          <w:p w14:paraId="5E56C824" w14:textId="05DB7FBF" w:rsidR="00D56EE2" w:rsidRDefault="006E08FE" w:rsidP="00D6590B">
            <w:pPr>
              <w:jc w:val="center"/>
            </w:pPr>
            <w:r>
              <w:t>-</w:t>
            </w:r>
          </w:p>
        </w:tc>
      </w:tr>
      <w:tr w:rsidR="00D56EE2" w:rsidRPr="009B01F2" w14:paraId="1AE3A3C9" w14:textId="77777777" w:rsidTr="00D6590B">
        <w:tc>
          <w:tcPr>
            <w:tcW w:w="4531" w:type="dxa"/>
          </w:tcPr>
          <w:p w14:paraId="560FB5DF" w14:textId="44E434EF" w:rsidR="00D56EE2" w:rsidRDefault="00D56EE2" w:rsidP="00512810">
            <w:r>
              <w:t xml:space="preserve">The latter refers to a work methodology based on the parallelisation of tasks throughout product development between design, engineering, manufacturing and support functions in order to reduce the elapsed time required to bring a new product to the market [28–30]. </w:t>
            </w:r>
          </w:p>
        </w:tc>
        <w:tc>
          <w:tcPr>
            <w:tcW w:w="1134" w:type="dxa"/>
            <w:vAlign w:val="center"/>
          </w:tcPr>
          <w:p w14:paraId="33C11729" w14:textId="6B3B08C4" w:rsidR="00D56EE2" w:rsidRDefault="00D56EE2" w:rsidP="00896666">
            <w:pPr>
              <w:jc w:val="center"/>
            </w:pPr>
            <w:r>
              <w:t>C</w:t>
            </w:r>
          </w:p>
        </w:tc>
        <w:tc>
          <w:tcPr>
            <w:tcW w:w="2694" w:type="dxa"/>
            <w:vAlign w:val="center"/>
          </w:tcPr>
          <w:p w14:paraId="11A24FFF" w14:textId="63DA56DE" w:rsidR="00D56EE2" w:rsidRPr="009B01F2" w:rsidRDefault="009B01F2" w:rsidP="00D6590B">
            <w:pPr>
              <w:jc w:val="center"/>
              <w:rPr>
                <w:lang w:val="pt-BR"/>
              </w:rPr>
            </w:pPr>
            <w:r w:rsidRPr="009B01F2">
              <w:rPr>
                <w:lang w:val="pt-BR"/>
              </w:rPr>
              <w:t>(Brookes e Backhouse, 1998; Dixon e Poli, 1995; Yazdani e</w:t>
            </w:r>
            <w:r>
              <w:rPr>
                <w:lang w:val="pt-BR"/>
              </w:rPr>
              <w:t xml:space="preserve"> Holmes, 1999)</w:t>
            </w:r>
          </w:p>
        </w:tc>
      </w:tr>
      <w:tr w:rsidR="00D56EE2" w14:paraId="180B21F2" w14:textId="77777777" w:rsidTr="00D6590B">
        <w:tc>
          <w:tcPr>
            <w:tcW w:w="4531" w:type="dxa"/>
          </w:tcPr>
          <w:p w14:paraId="60691E36" w14:textId="7447C923" w:rsidR="00D56EE2" w:rsidRDefault="00D56EE2" w:rsidP="00512810">
            <w:r>
              <w:t xml:space="preserve">According to Hara et al. [31], an integrated offering based on either of these two approaches suffers from two main problems: (i) an increasing gap between product function and customer value; (ii) a separation of product and service activity design, since these processes are normally performed by personnel with different skills and expertise. </w:t>
            </w:r>
          </w:p>
        </w:tc>
        <w:tc>
          <w:tcPr>
            <w:tcW w:w="1134" w:type="dxa"/>
            <w:vAlign w:val="center"/>
          </w:tcPr>
          <w:p w14:paraId="3BB8F787" w14:textId="52CC44DB" w:rsidR="00D56EE2" w:rsidRDefault="00D56EE2" w:rsidP="00896666">
            <w:pPr>
              <w:jc w:val="center"/>
            </w:pPr>
            <w:r>
              <w:t>C</w:t>
            </w:r>
          </w:p>
        </w:tc>
        <w:tc>
          <w:tcPr>
            <w:tcW w:w="2694" w:type="dxa"/>
            <w:vAlign w:val="center"/>
          </w:tcPr>
          <w:p w14:paraId="41FCBDD3" w14:textId="3137A1E3" w:rsidR="00D56EE2" w:rsidRDefault="009B01F2" w:rsidP="00D6590B">
            <w:pPr>
              <w:jc w:val="center"/>
            </w:pPr>
            <w:r>
              <w:t>(Hara et al., 2009)</w:t>
            </w:r>
          </w:p>
        </w:tc>
      </w:tr>
      <w:tr w:rsidR="00D56EE2" w:rsidRPr="009B01F2" w14:paraId="7B7B03D9" w14:textId="77777777" w:rsidTr="00D6590B">
        <w:tc>
          <w:tcPr>
            <w:tcW w:w="4531" w:type="dxa"/>
          </w:tcPr>
          <w:p w14:paraId="226C44BA" w14:textId="46A3244A" w:rsidR="00D56EE2" w:rsidRDefault="00D56EE2" w:rsidP="00512810">
            <w:r>
              <w:t>What is nowadays clear is that product functions and service activities should be integrated seamlessly from the early stages of value and service content generation [32,33</w:t>
            </w:r>
            <w:r>
              <w:t>].</w:t>
            </w:r>
          </w:p>
        </w:tc>
        <w:tc>
          <w:tcPr>
            <w:tcW w:w="1134" w:type="dxa"/>
            <w:vAlign w:val="center"/>
          </w:tcPr>
          <w:p w14:paraId="2E9559DB" w14:textId="017A76EE" w:rsidR="00D56EE2" w:rsidRDefault="00D56EE2" w:rsidP="00896666">
            <w:pPr>
              <w:jc w:val="center"/>
            </w:pPr>
            <w:r>
              <w:t>C</w:t>
            </w:r>
          </w:p>
        </w:tc>
        <w:tc>
          <w:tcPr>
            <w:tcW w:w="2694" w:type="dxa"/>
            <w:vAlign w:val="center"/>
          </w:tcPr>
          <w:p w14:paraId="32A4E892" w14:textId="3091F3B3" w:rsidR="00D56EE2" w:rsidRPr="009B01F2" w:rsidRDefault="009B01F2" w:rsidP="00D6590B">
            <w:pPr>
              <w:jc w:val="center"/>
              <w:rPr>
                <w:lang w:val="de-DE"/>
              </w:rPr>
            </w:pPr>
            <w:r w:rsidRPr="009B01F2">
              <w:rPr>
                <w:lang w:val="de-DE"/>
              </w:rPr>
              <w:t>(Aurich et al., 2006; Alonso-R</w:t>
            </w:r>
            <w:r>
              <w:rPr>
                <w:lang w:val="de-DE"/>
              </w:rPr>
              <w:t>asgado e Thompson, 2006)</w:t>
            </w:r>
          </w:p>
        </w:tc>
      </w:tr>
      <w:tr w:rsidR="00D56EE2" w14:paraId="70E34DA8" w14:textId="77777777" w:rsidTr="00D6590B">
        <w:tc>
          <w:tcPr>
            <w:tcW w:w="4531" w:type="dxa"/>
          </w:tcPr>
          <w:p w14:paraId="16FB8914" w14:textId="6B556656" w:rsidR="00D56EE2" w:rsidRDefault="00D56EE2" w:rsidP="00512810">
            <w:r>
              <w:t xml:space="preserve">Both are means for value creation, and different combinations of them can fulfil the same needs of the potential customers. </w:t>
            </w:r>
          </w:p>
        </w:tc>
        <w:tc>
          <w:tcPr>
            <w:tcW w:w="1134" w:type="dxa"/>
            <w:vAlign w:val="center"/>
          </w:tcPr>
          <w:p w14:paraId="4AC6915E" w14:textId="5231351E" w:rsidR="00D56EE2" w:rsidRDefault="00D56EE2" w:rsidP="00896666">
            <w:pPr>
              <w:jc w:val="center"/>
            </w:pPr>
            <w:r>
              <w:t>C</w:t>
            </w:r>
          </w:p>
        </w:tc>
        <w:tc>
          <w:tcPr>
            <w:tcW w:w="2694" w:type="dxa"/>
            <w:vAlign w:val="center"/>
          </w:tcPr>
          <w:p w14:paraId="3EC39977" w14:textId="50C07A48" w:rsidR="00D56EE2" w:rsidRDefault="006E08FE" w:rsidP="00D6590B">
            <w:pPr>
              <w:jc w:val="center"/>
            </w:pPr>
            <w:r>
              <w:t>-</w:t>
            </w:r>
          </w:p>
        </w:tc>
      </w:tr>
      <w:tr w:rsidR="00D56EE2" w14:paraId="42394CDA" w14:textId="77777777" w:rsidTr="00D6590B">
        <w:tc>
          <w:tcPr>
            <w:tcW w:w="4531" w:type="dxa"/>
          </w:tcPr>
          <w:p w14:paraId="227AA268" w14:textId="4643ED79" w:rsidR="00D56EE2" w:rsidRDefault="00D56EE2" w:rsidP="00512810">
            <w:r>
              <w:t>Compared to physical products, services are generally under- designed and inefficiently developed [34].</w:t>
            </w:r>
          </w:p>
        </w:tc>
        <w:tc>
          <w:tcPr>
            <w:tcW w:w="1134" w:type="dxa"/>
            <w:vAlign w:val="center"/>
          </w:tcPr>
          <w:p w14:paraId="55B54619" w14:textId="645E310C" w:rsidR="00D56EE2" w:rsidRDefault="00D56EE2" w:rsidP="00896666">
            <w:pPr>
              <w:jc w:val="center"/>
            </w:pPr>
            <w:r>
              <w:t>J</w:t>
            </w:r>
          </w:p>
        </w:tc>
        <w:tc>
          <w:tcPr>
            <w:tcW w:w="2694" w:type="dxa"/>
            <w:vAlign w:val="center"/>
          </w:tcPr>
          <w:p w14:paraId="264F1084" w14:textId="6C7A09B6" w:rsidR="00D56EE2" w:rsidRDefault="009B01F2" w:rsidP="00D6590B">
            <w:pPr>
              <w:jc w:val="center"/>
            </w:pPr>
            <w:r>
              <w:t>(Froehle et al., 2000)</w:t>
            </w:r>
          </w:p>
        </w:tc>
      </w:tr>
      <w:tr w:rsidR="00D56EE2" w14:paraId="3AA0F8C0" w14:textId="77777777" w:rsidTr="00D6590B">
        <w:tc>
          <w:tcPr>
            <w:tcW w:w="4531" w:type="dxa"/>
          </w:tcPr>
          <w:p w14:paraId="31242184" w14:textId="7BEFDD4A" w:rsidR="00D56EE2" w:rsidRDefault="00D56EE2" w:rsidP="00512810">
            <w:r>
              <w:t xml:space="preserve">Behara and Chase [35] quip that ‘‘if we designed cars the way we seem to design services, they would probably come with one axle and five wheels’’. </w:t>
            </w:r>
          </w:p>
        </w:tc>
        <w:tc>
          <w:tcPr>
            <w:tcW w:w="1134" w:type="dxa"/>
            <w:vAlign w:val="center"/>
          </w:tcPr>
          <w:p w14:paraId="52268936" w14:textId="0C8C887B" w:rsidR="00D56EE2" w:rsidRDefault="00D56EE2" w:rsidP="00896666">
            <w:pPr>
              <w:jc w:val="center"/>
            </w:pPr>
            <w:r>
              <w:t>C</w:t>
            </w:r>
          </w:p>
        </w:tc>
        <w:tc>
          <w:tcPr>
            <w:tcW w:w="2694" w:type="dxa"/>
            <w:vAlign w:val="center"/>
          </w:tcPr>
          <w:p w14:paraId="2B6AC8AA" w14:textId="22844B73" w:rsidR="00D56EE2" w:rsidRDefault="009B01F2" w:rsidP="00D6590B">
            <w:pPr>
              <w:jc w:val="center"/>
            </w:pPr>
            <w:r>
              <w:t>(Behara e Chase, 1993)</w:t>
            </w:r>
          </w:p>
        </w:tc>
      </w:tr>
      <w:tr w:rsidR="00D56EE2" w14:paraId="7FF55CF3" w14:textId="77777777" w:rsidTr="00D6590B">
        <w:tc>
          <w:tcPr>
            <w:tcW w:w="4531" w:type="dxa"/>
          </w:tcPr>
          <w:p w14:paraId="5EBC4D96" w14:textId="127D549F" w:rsidR="00D56EE2" w:rsidRDefault="00D56EE2" w:rsidP="00512810">
            <w:r>
              <w:lastRenderedPageBreak/>
              <w:t>Most publications emphasise the importance of the development of services, but they fail to provide specific assistance on how to embed these services into the strategic and operative management of enterprises.</w:t>
            </w:r>
          </w:p>
        </w:tc>
        <w:tc>
          <w:tcPr>
            <w:tcW w:w="1134" w:type="dxa"/>
            <w:vAlign w:val="center"/>
          </w:tcPr>
          <w:p w14:paraId="78F94F34" w14:textId="27D6C059" w:rsidR="00D56EE2" w:rsidRDefault="006E08FE" w:rsidP="00896666">
            <w:pPr>
              <w:jc w:val="center"/>
            </w:pPr>
            <w:r>
              <w:t>C</w:t>
            </w:r>
          </w:p>
        </w:tc>
        <w:tc>
          <w:tcPr>
            <w:tcW w:w="2694" w:type="dxa"/>
            <w:vAlign w:val="center"/>
          </w:tcPr>
          <w:p w14:paraId="0F606452" w14:textId="03200955" w:rsidR="00D56EE2" w:rsidRDefault="006E08FE" w:rsidP="00D6590B">
            <w:pPr>
              <w:jc w:val="center"/>
            </w:pPr>
            <w:r>
              <w:t>-</w:t>
            </w:r>
          </w:p>
        </w:tc>
      </w:tr>
      <w:tr w:rsidR="00D56EE2" w14:paraId="5601E80D" w14:textId="77777777" w:rsidTr="00D6590B">
        <w:tc>
          <w:tcPr>
            <w:tcW w:w="4531" w:type="dxa"/>
          </w:tcPr>
          <w:p w14:paraId="5C5E2B8F" w14:textId="2DCF0DB5" w:rsidR="00D56EE2" w:rsidRDefault="00D56EE2" w:rsidP="00512810">
            <w:r>
              <w:t>For this reason, many approaches have been developed during the years to support the design and development of service either</w:t>
            </w:r>
            <w:r>
              <w:t xml:space="preserve"> </w:t>
            </w:r>
            <w:r w:rsidRPr="00D56EE2">
              <w:t>as a system itself or as a constituting element of a Product–Service System.</w:t>
            </w:r>
          </w:p>
        </w:tc>
        <w:tc>
          <w:tcPr>
            <w:tcW w:w="1134" w:type="dxa"/>
            <w:vAlign w:val="center"/>
          </w:tcPr>
          <w:p w14:paraId="23B9FF11" w14:textId="658A4DE7" w:rsidR="00D56EE2" w:rsidRDefault="006E08FE" w:rsidP="00896666">
            <w:pPr>
              <w:jc w:val="center"/>
            </w:pPr>
            <w:r>
              <w:t>C</w:t>
            </w:r>
          </w:p>
        </w:tc>
        <w:tc>
          <w:tcPr>
            <w:tcW w:w="2694" w:type="dxa"/>
            <w:vAlign w:val="center"/>
          </w:tcPr>
          <w:p w14:paraId="317AFB27" w14:textId="7F12A7F0" w:rsidR="00D56EE2" w:rsidRDefault="006E08FE" w:rsidP="00D6590B">
            <w:pPr>
              <w:jc w:val="center"/>
            </w:pPr>
            <w:r>
              <w:t>-</w:t>
            </w:r>
          </w:p>
        </w:tc>
      </w:tr>
      <w:tr w:rsidR="00D56EE2" w14:paraId="5F48BF57" w14:textId="77777777" w:rsidTr="00D6590B">
        <w:tc>
          <w:tcPr>
            <w:tcW w:w="4531" w:type="dxa"/>
          </w:tcPr>
          <w:p w14:paraId="59B3E404" w14:textId="69C2A86B" w:rsidR="00D56EE2" w:rsidRDefault="00D56EE2" w:rsidP="00D56EE2">
            <w:r>
              <w:t xml:space="preserve">The first scientific studies about service development were introduced in Anglo-American publications as early as the 1970s and 1980s, when terms such as ‘‘New Service Development’’, ‘‘Service Design’’ and ‘‘Service Engineering’’ appeared in the literature. </w:t>
            </w:r>
          </w:p>
        </w:tc>
        <w:tc>
          <w:tcPr>
            <w:tcW w:w="1134" w:type="dxa"/>
            <w:vAlign w:val="center"/>
          </w:tcPr>
          <w:p w14:paraId="653F4D0F" w14:textId="4E9D4D2E" w:rsidR="00D56EE2" w:rsidRDefault="00D56EE2" w:rsidP="00896666">
            <w:pPr>
              <w:jc w:val="center"/>
            </w:pPr>
            <w:r>
              <w:t>C</w:t>
            </w:r>
          </w:p>
        </w:tc>
        <w:tc>
          <w:tcPr>
            <w:tcW w:w="2694" w:type="dxa"/>
            <w:vAlign w:val="center"/>
          </w:tcPr>
          <w:p w14:paraId="487C2FF6" w14:textId="09C1ACE3" w:rsidR="00D56EE2" w:rsidRDefault="006E08FE" w:rsidP="00D6590B">
            <w:pPr>
              <w:jc w:val="center"/>
            </w:pPr>
            <w:r>
              <w:t>-</w:t>
            </w:r>
          </w:p>
        </w:tc>
      </w:tr>
      <w:tr w:rsidR="00D56EE2" w14:paraId="34EE2CE8" w14:textId="77777777" w:rsidTr="00D6590B">
        <w:tc>
          <w:tcPr>
            <w:tcW w:w="4531" w:type="dxa"/>
          </w:tcPr>
          <w:p w14:paraId="4C22BA76" w14:textId="134ED9C9" w:rsidR="00D56EE2" w:rsidRDefault="00D56EE2" w:rsidP="00512810">
            <w:r>
              <w:t xml:space="preserve">At that time, New Service Development (NSD) began to find its way as an overall process of developing new services, from idea generation to market launch. </w:t>
            </w:r>
          </w:p>
        </w:tc>
        <w:tc>
          <w:tcPr>
            <w:tcW w:w="1134" w:type="dxa"/>
            <w:vAlign w:val="center"/>
          </w:tcPr>
          <w:p w14:paraId="6B582EA3" w14:textId="03A6CD22" w:rsidR="00D56EE2" w:rsidRDefault="00D56EE2" w:rsidP="00896666">
            <w:pPr>
              <w:jc w:val="center"/>
            </w:pPr>
            <w:r>
              <w:t>C</w:t>
            </w:r>
          </w:p>
        </w:tc>
        <w:tc>
          <w:tcPr>
            <w:tcW w:w="2694" w:type="dxa"/>
            <w:vAlign w:val="center"/>
          </w:tcPr>
          <w:p w14:paraId="31020107" w14:textId="66122CE5" w:rsidR="00D56EE2" w:rsidRDefault="006E08FE" w:rsidP="00D6590B">
            <w:pPr>
              <w:jc w:val="center"/>
            </w:pPr>
            <w:r>
              <w:t>-</w:t>
            </w:r>
          </w:p>
        </w:tc>
      </w:tr>
      <w:tr w:rsidR="00D56EE2" w:rsidRPr="009B01F2" w14:paraId="24E84D84" w14:textId="77777777" w:rsidTr="00D6590B">
        <w:tc>
          <w:tcPr>
            <w:tcW w:w="4531" w:type="dxa"/>
          </w:tcPr>
          <w:p w14:paraId="3CB95D02" w14:textId="37194F07" w:rsidR="00D56EE2" w:rsidRDefault="00D56EE2" w:rsidP="00512810">
            <w:r>
              <w:t xml:space="preserve">The first contributions were mainly marketing-driven focusing on success and obstacle factors [19,27,36,37]. </w:t>
            </w:r>
          </w:p>
        </w:tc>
        <w:tc>
          <w:tcPr>
            <w:tcW w:w="1134" w:type="dxa"/>
            <w:vAlign w:val="center"/>
          </w:tcPr>
          <w:p w14:paraId="2E31E6CD" w14:textId="311848A6" w:rsidR="00D56EE2" w:rsidRDefault="00D56EE2" w:rsidP="00896666">
            <w:pPr>
              <w:jc w:val="center"/>
            </w:pPr>
            <w:r>
              <w:t>C</w:t>
            </w:r>
          </w:p>
        </w:tc>
        <w:tc>
          <w:tcPr>
            <w:tcW w:w="2694" w:type="dxa"/>
            <w:vAlign w:val="center"/>
          </w:tcPr>
          <w:p w14:paraId="4B700E7A" w14:textId="483D7E94" w:rsidR="00D56EE2" w:rsidRPr="009B01F2" w:rsidRDefault="009B01F2" w:rsidP="00D6590B">
            <w:pPr>
              <w:jc w:val="center"/>
              <w:rPr>
                <w:lang w:val="de-DE"/>
              </w:rPr>
            </w:pPr>
            <w:r w:rsidRPr="009B01F2">
              <w:rPr>
                <w:lang w:val="de-DE"/>
              </w:rPr>
              <w:t>(Aurich et al., 2010; Bullinger e</w:t>
            </w:r>
            <w:r>
              <w:rPr>
                <w:lang w:val="de-DE"/>
              </w:rPr>
              <w:t>t al., 2003; Bowers, 1985; Fähnrich e Meiren, 2007)</w:t>
            </w:r>
          </w:p>
        </w:tc>
      </w:tr>
      <w:tr w:rsidR="00D56EE2" w14:paraId="4D86B898" w14:textId="77777777" w:rsidTr="00D6590B">
        <w:tc>
          <w:tcPr>
            <w:tcW w:w="4531" w:type="dxa"/>
          </w:tcPr>
          <w:p w14:paraId="03382B14" w14:textId="718C2608" w:rsidR="00D56EE2" w:rsidRDefault="00D56EE2" w:rsidP="00512810">
            <w:r>
              <w:t xml:space="preserve">Despite the flourishing of empirical studies, for many years there has not been consensus on a well-formalised development process, leading to contradictory results [38]. </w:t>
            </w:r>
          </w:p>
        </w:tc>
        <w:tc>
          <w:tcPr>
            <w:tcW w:w="1134" w:type="dxa"/>
            <w:vAlign w:val="center"/>
          </w:tcPr>
          <w:p w14:paraId="1CD95F15" w14:textId="0BA7E418" w:rsidR="00D56EE2" w:rsidRDefault="00D56EE2" w:rsidP="00896666">
            <w:pPr>
              <w:jc w:val="center"/>
            </w:pPr>
            <w:r>
              <w:t>C</w:t>
            </w:r>
          </w:p>
        </w:tc>
        <w:tc>
          <w:tcPr>
            <w:tcW w:w="2694" w:type="dxa"/>
            <w:vAlign w:val="center"/>
          </w:tcPr>
          <w:p w14:paraId="5A2160AD" w14:textId="167C79D0" w:rsidR="00D56EE2" w:rsidRDefault="009B01F2" w:rsidP="00D6590B">
            <w:pPr>
              <w:jc w:val="center"/>
            </w:pPr>
            <w:r>
              <w:t>(Stevens e Dimitriadis, 2005)</w:t>
            </w:r>
          </w:p>
        </w:tc>
      </w:tr>
      <w:tr w:rsidR="00D56EE2" w:rsidRPr="009B01F2" w14:paraId="5F117A56" w14:textId="77777777" w:rsidTr="00D6590B">
        <w:tc>
          <w:tcPr>
            <w:tcW w:w="4531" w:type="dxa"/>
          </w:tcPr>
          <w:p w14:paraId="767C4593" w14:textId="771C9AFD" w:rsidR="00D56EE2" w:rsidRDefault="00D56EE2" w:rsidP="00512810">
            <w:r>
              <w:t xml:space="preserve">Hence, several efforts have been devoted to filling the evident lack of research with more systematic approaches finalised to the provision of a comprehensive framework which could be consid- ered as a reference in the field [39–43]. </w:t>
            </w:r>
          </w:p>
        </w:tc>
        <w:tc>
          <w:tcPr>
            <w:tcW w:w="1134" w:type="dxa"/>
            <w:vAlign w:val="center"/>
          </w:tcPr>
          <w:p w14:paraId="1885FC96" w14:textId="42E633C0" w:rsidR="00D56EE2" w:rsidRDefault="00D56EE2" w:rsidP="00896666">
            <w:pPr>
              <w:jc w:val="center"/>
            </w:pPr>
            <w:r>
              <w:t>C</w:t>
            </w:r>
          </w:p>
        </w:tc>
        <w:tc>
          <w:tcPr>
            <w:tcW w:w="2694" w:type="dxa"/>
            <w:vAlign w:val="center"/>
          </w:tcPr>
          <w:p w14:paraId="6737B46C" w14:textId="0A5D72FE" w:rsidR="00D56EE2" w:rsidRPr="009B01F2" w:rsidRDefault="009B01F2" w:rsidP="00D6590B">
            <w:pPr>
              <w:jc w:val="center"/>
              <w:rPr>
                <w:lang w:val="de-DE"/>
              </w:rPr>
            </w:pPr>
            <w:r w:rsidRPr="009B01F2">
              <w:rPr>
                <w:lang w:val="de-DE"/>
              </w:rPr>
              <w:t>(Johne e Storey, 1997; Edgett,, 1994; Fitzsimmons e Fitzsimmons, 2000; Lin e Hsi</w:t>
            </w:r>
            <w:r>
              <w:rPr>
                <w:lang w:val="de-DE"/>
              </w:rPr>
              <w:t>eh, 2011)</w:t>
            </w:r>
          </w:p>
        </w:tc>
      </w:tr>
      <w:tr w:rsidR="00D56EE2" w14:paraId="015D8C5C" w14:textId="77777777" w:rsidTr="00D6590B">
        <w:tc>
          <w:tcPr>
            <w:tcW w:w="4531" w:type="dxa"/>
          </w:tcPr>
          <w:p w14:paraId="4985E886" w14:textId="753D4FC7" w:rsidR="00D56EE2" w:rsidRDefault="00D56EE2" w:rsidP="00512810">
            <w:r>
              <w:t xml:space="preserve">Also the term Service Design finds its roots in the Anglo- American literature in the same years. </w:t>
            </w:r>
          </w:p>
        </w:tc>
        <w:tc>
          <w:tcPr>
            <w:tcW w:w="1134" w:type="dxa"/>
            <w:vAlign w:val="center"/>
          </w:tcPr>
          <w:p w14:paraId="31362609" w14:textId="145C2E16" w:rsidR="00D56EE2" w:rsidRDefault="00D56EE2" w:rsidP="00896666">
            <w:pPr>
              <w:jc w:val="center"/>
            </w:pPr>
            <w:r>
              <w:t>C</w:t>
            </w:r>
          </w:p>
        </w:tc>
        <w:tc>
          <w:tcPr>
            <w:tcW w:w="2694" w:type="dxa"/>
            <w:vAlign w:val="center"/>
          </w:tcPr>
          <w:p w14:paraId="055DFA72" w14:textId="62514261" w:rsidR="00D56EE2" w:rsidRDefault="006E08FE" w:rsidP="00D6590B">
            <w:pPr>
              <w:jc w:val="center"/>
            </w:pPr>
            <w:r>
              <w:t>-</w:t>
            </w:r>
          </w:p>
        </w:tc>
      </w:tr>
      <w:tr w:rsidR="00D56EE2" w14:paraId="7437E97F" w14:textId="77777777" w:rsidTr="00D6590B">
        <w:tc>
          <w:tcPr>
            <w:tcW w:w="4531" w:type="dxa"/>
          </w:tcPr>
          <w:p w14:paraId="116BD549" w14:textId="278031DE" w:rsidR="00D56EE2" w:rsidRDefault="00D56EE2" w:rsidP="00512810">
            <w:r>
              <w:t xml:space="preserve">Unlike NSD, which is mainly focused on a marketing and strategic level, Service Design specifically addresses the structure and content of a service operation [44]. </w:t>
            </w:r>
          </w:p>
        </w:tc>
        <w:tc>
          <w:tcPr>
            <w:tcW w:w="1134" w:type="dxa"/>
            <w:vAlign w:val="center"/>
          </w:tcPr>
          <w:p w14:paraId="70E21327" w14:textId="2F60B399" w:rsidR="00D56EE2" w:rsidRDefault="00D56EE2" w:rsidP="00896666">
            <w:pPr>
              <w:jc w:val="center"/>
            </w:pPr>
            <w:r>
              <w:t>C</w:t>
            </w:r>
          </w:p>
        </w:tc>
        <w:tc>
          <w:tcPr>
            <w:tcW w:w="2694" w:type="dxa"/>
            <w:vAlign w:val="center"/>
          </w:tcPr>
          <w:p w14:paraId="2C05C3DE" w14:textId="04B10586" w:rsidR="00D56EE2" w:rsidRDefault="009B01F2" w:rsidP="00D6590B">
            <w:pPr>
              <w:jc w:val="center"/>
            </w:pPr>
            <w:r>
              <w:t>(Roth e Jackson, 1995)</w:t>
            </w:r>
          </w:p>
        </w:tc>
      </w:tr>
      <w:tr w:rsidR="00D56EE2" w:rsidRPr="009B01F2" w14:paraId="000FBFAC" w14:textId="77777777" w:rsidTr="00D6590B">
        <w:tc>
          <w:tcPr>
            <w:tcW w:w="4531" w:type="dxa"/>
          </w:tcPr>
          <w:p w14:paraId="63EF3D7D" w14:textId="6C7A8FD7" w:rsidR="00D56EE2" w:rsidRDefault="00D56EE2" w:rsidP="00512810">
            <w:r>
              <w:t xml:space="preserve">Given the nature of service, research in this field is primarily based on interaction design, especially in terms of perceivable elements of a service (e.g. colours, sounds, odours) and interfaces with the customer [45–48]. </w:t>
            </w:r>
          </w:p>
        </w:tc>
        <w:tc>
          <w:tcPr>
            <w:tcW w:w="1134" w:type="dxa"/>
            <w:vAlign w:val="center"/>
          </w:tcPr>
          <w:p w14:paraId="6C16D52D" w14:textId="2BD6B180" w:rsidR="00D56EE2" w:rsidRDefault="00D56EE2" w:rsidP="00896666">
            <w:pPr>
              <w:jc w:val="center"/>
            </w:pPr>
            <w:r>
              <w:t>C</w:t>
            </w:r>
          </w:p>
        </w:tc>
        <w:tc>
          <w:tcPr>
            <w:tcW w:w="2694" w:type="dxa"/>
            <w:vAlign w:val="center"/>
          </w:tcPr>
          <w:p w14:paraId="42FD0759" w14:textId="29ADCAB7" w:rsidR="00D56EE2" w:rsidRPr="009B01F2" w:rsidRDefault="009B01F2" w:rsidP="00D6590B">
            <w:pPr>
              <w:jc w:val="center"/>
            </w:pPr>
            <w:r w:rsidRPr="009B01F2">
              <w:t>(Holmlid e Evenson, 2008; Edman, 2011; Meiren, 2011; Spath et a</w:t>
            </w:r>
            <w:r>
              <w:t>l., 2007)</w:t>
            </w:r>
          </w:p>
        </w:tc>
      </w:tr>
      <w:tr w:rsidR="00D56EE2" w14:paraId="2CA397EE" w14:textId="77777777" w:rsidTr="00D6590B">
        <w:tc>
          <w:tcPr>
            <w:tcW w:w="4531" w:type="dxa"/>
          </w:tcPr>
          <w:p w14:paraId="2CBB5418" w14:textId="73F91DC2" w:rsidR="00D56EE2" w:rsidRDefault="00D56EE2" w:rsidP="00512810">
            <w:r>
              <w:t xml:space="preserve">Broadly speaking, Service Design is considered an exploratory enquiry with the aim to develop a proper understanding about what is being designed and to involve end-users in creating meaning through a creative process [49]. </w:t>
            </w:r>
          </w:p>
        </w:tc>
        <w:tc>
          <w:tcPr>
            <w:tcW w:w="1134" w:type="dxa"/>
            <w:vAlign w:val="center"/>
          </w:tcPr>
          <w:p w14:paraId="2995ED1E" w14:textId="666448D3" w:rsidR="00D56EE2" w:rsidRDefault="00D56EE2" w:rsidP="00896666">
            <w:pPr>
              <w:jc w:val="center"/>
            </w:pPr>
            <w:r>
              <w:t>C</w:t>
            </w:r>
          </w:p>
        </w:tc>
        <w:tc>
          <w:tcPr>
            <w:tcW w:w="2694" w:type="dxa"/>
            <w:vAlign w:val="center"/>
          </w:tcPr>
          <w:p w14:paraId="77B66DEA" w14:textId="158ADF32" w:rsidR="00D56EE2" w:rsidRDefault="009B01F2" w:rsidP="00D6590B">
            <w:pPr>
              <w:jc w:val="center"/>
            </w:pPr>
            <w:r>
              <w:t>(Hatcheul, 2002)</w:t>
            </w:r>
          </w:p>
        </w:tc>
      </w:tr>
      <w:tr w:rsidR="00D56EE2" w:rsidRPr="006E08FE" w14:paraId="3607BCC1" w14:textId="77777777" w:rsidTr="00D6590B">
        <w:tc>
          <w:tcPr>
            <w:tcW w:w="4531" w:type="dxa"/>
          </w:tcPr>
          <w:p w14:paraId="0F2D08F4" w14:textId="36F78820" w:rsidR="00D56EE2" w:rsidRDefault="00D56EE2" w:rsidP="00512810">
            <w:r>
              <w:lastRenderedPageBreak/>
              <w:t>It differs from the other disciplines, since it looks at services from an outside-in perspective, privileging the user’s context rather than the internal strengths, weaknesses and potential barriers of the organisation [37,45,46,50].</w:t>
            </w:r>
          </w:p>
        </w:tc>
        <w:tc>
          <w:tcPr>
            <w:tcW w:w="1134" w:type="dxa"/>
            <w:vAlign w:val="center"/>
          </w:tcPr>
          <w:p w14:paraId="4DBD4332" w14:textId="304AB1E0" w:rsidR="00D56EE2" w:rsidRDefault="00D56EE2" w:rsidP="00896666">
            <w:pPr>
              <w:jc w:val="center"/>
            </w:pPr>
            <w:r>
              <w:t>C</w:t>
            </w:r>
          </w:p>
        </w:tc>
        <w:tc>
          <w:tcPr>
            <w:tcW w:w="2694" w:type="dxa"/>
            <w:vAlign w:val="center"/>
          </w:tcPr>
          <w:p w14:paraId="70C7A4BC" w14:textId="42261104" w:rsidR="00D56EE2" w:rsidRPr="006E08FE" w:rsidRDefault="006E08FE" w:rsidP="006E08FE">
            <w:pPr>
              <w:spacing w:before="240"/>
              <w:jc w:val="center"/>
              <w:rPr>
                <w:lang w:val="de-DE"/>
              </w:rPr>
            </w:pPr>
            <w:r w:rsidRPr="006E08FE">
              <w:rPr>
                <w:lang w:val="de-DE"/>
              </w:rPr>
              <w:t>(Fähnrich e Meiren, 2007; Holmlid e</w:t>
            </w:r>
            <w:r>
              <w:rPr>
                <w:lang w:val="de-DE"/>
              </w:rPr>
              <w:t xml:space="preserve"> Evenson, 2008; Edman, 2011; Kimbell, 2011)</w:t>
            </w:r>
          </w:p>
        </w:tc>
      </w:tr>
      <w:tr w:rsidR="00D56EE2" w14:paraId="3EFF71E8" w14:textId="77777777" w:rsidTr="00D6590B">
        <w:tc>
          <w:tcPr>
            <w:tcW w:w="4531" w:type="dxa"/>
          </w:tcPr>
          <w:p w14:paraId="62FE36F3" w14:textId="01D6BF76" w:rsidR="00D56EE2" w:rsidRDefault="00D56EE2" w:rsidP="00D56EE2">
            <w:r>
              <w:t>The inability of these two main research streams to approach</w:t>
            </w:r>
            <w:r w:rsidR="006E08FE">
              <w:t xml:space="preserve"> </w:t>
            </w:r>
            <w:r>
              <w:t xml:space="preserve">service design and development with a systematic and extensive perspective (considering both user’s and organisation’s require- ments) and with a seamless integration of tangible (product) and intangible (service) contents has impressed further interest on the potential of the Service Engineering (SE) field. </w:t>
            </w:r>
          </w:p>
        </w:tc>
        <w:tc>
          <w:tcPr>
            <w:tcW w:w="1134" w:type="dxa"/>
            <w:vAlign w:val="center"/>
          </w:tcPr>
          <w:p w14:paraId="4D8EF18D" w14:textId="6460DCFE" w:rsidR="00D56EE2" w:rsidRDefault="006E08FE" w:rsidP="00896666">
            <w:pPr>
              <w:jc w:val="center"/>
            </w:pPr>
            <w:r>
              <w:t>C</w:t>
            </w:r>
          </w:p>
        </w:tc>
        <w:tc>
          <w:tcPr>
            <w:tcW w:w="2694" w:type="dxa"/>
            <w:vAlign w:val="center"/>
          </w:tcPr>
          <w:p w14:paraId="7FD58FED" w14:textId="626C605F" w:rsidR="00D56EE2" w:rsidRDefault="006E08FE" w:rsidP="00D6590B">
            <w:pPr>
              <w:jc w:val="center"/>
            </w:pPr>
            <w:r>
              <w:t>-</w:t>
            </w:r>
          </w:p>
        </w:tc>
      </w:tr>
      <w:tr w:rsidR="00D56EE2" w14:paraId="34E1D76A" w14:textId="77777777" w:rsidTr="00D6590B">
        <w:tc>
          <w:tcPr>
            <w:tcW w:w="4531" w:type="dxa"/>
          </w:tcPr>
          <w:p w14:paraId="46146D32" w14:textId="0899EE45" w:rsidR="00D56EE2" w:rsidRDefault="006E08FE" w:rsidP="00512810">
            <w:r>
              <w:t xml:space="preserve">The discussion on SE became significantly relevant only in the mid-1990s, with research initiatives in Germany and Israel. </w:t>
            </w:r>
          </w:p>
        </w:tc>
        <w:tc>
          <w:tcPr>
            <w:tcW w:w="1134" w:type="dxa"/>
            <w:vAlign w:val="center"/>
          </w:tcPr>
          <w:p w14:paraId="18ADF966" w14:textId="730AF1E8" w:rsidR="00D56EE2" w:rsidRDefault="006E08FE" w:rsidP="00896666">
            <w:pPr>
              <w:jc w:val="center"/>
            </w:pPr>
            <w:r>
              <w:t>C</w:t>
            </w:r>
          </w:p>
        </w:tc>
        <w:tc>
          <w:tcPr>
            <w:tcW w:w="2694" w:type="dxa"/>
            <w:vAlign w:val="center"/>
          </w:tcPr>
          <w:p w14:paraId="6545768C" w14:textId="72BA143F" w:rsidR="00D56EE2" w:rsidRDefault="006E08FE" w:rsidP="00D6590B">
            <w:pPr>
              <w:jc w:val="center"/>
            </w:pPr>
            <w:r>
              <w:t>-</w:t>
            </w:r>
          </w:p>
        </w:tc>
      </w:tr>
      <w:tr w:rsidR="00D56EE2" w:rsidRPr="006E08FE" w14:paraId="071A0F6A" w14:textId="77777777" w:rsidTr="00D6590B">
        <w:tc>
          <w:tcPr>
            <w:tcW w:w="4531" w:type="dxa"/>
          </w:tcPr>
          <w:p w14:paraId="433972A4" w14:textId="149732B5" w:rsidR="00D56EE2" w:rsidRDefault="006E08FE" w:rsidP="00512810">
            <w:r>
              <w:t xml:space="preserve">Contrary to the prevalent marketing perspective of New Service Development, Service Engineering aims to apply the engineering- scientific know-how to develop Service Systems and Product– Service Systems in a systematic and methodological way [19,27]. </w:t>
            </w:r>
          </w:p>
        </w:tc>
        <w:tc>
          <w:tcPr>
            <w:tcW w:w="1134" w:type="dxa"/>
            <w:vAlign w:val="center"/>
          </w:tcPr>
          <w:p w14:paraId="0DEFE8E1" w14:textId="05EF583B" w:rsidR="00D56EE2" w:rsidRDefault="006E08FE" w:rsidP="00896666">
            <w:pPr>
              <w:jc w:val="center"/>
            </w:pPr>
            <w:r>
              <w:t>C</w:t>
            </w:r>
          </w:p>
        </w:tc>
        <w:tc>
          <w:tcPr>
            <w:tcW w:w="2694" w:type="dxa"/>
            <w:vAlign w:val="center"/>
          </w:tcPr>
          <w:p w14:paraId="47C5B769" w14:textId="457780C0" w:rsidR="00D56EE2" w:rsidRPr="006E08FE" w:rsidRDefault="006E08FE" w:rsidP="00D6590B">
            <w:pPr>
              <w:jc w:val="center"/>
              <w:rPr>
                <w:lang w:val="de-DE"/>
              </w:rPr>
            </w:pPr>
            <w:r w:rsidRPr="006E08FE">
              <w:rPr>
                <w:lang w:val="de-DE"/>
              </w:rPr>
              <w:t xml:space="preserve">(Aurich et </w:t>
            </w:r>
            <w:r>
              <w:rPr>
                <w:lang w:val="de-DE"/>
              </w:rPr>
              <w:t xml:space="preserve">al., 2010; </w:t>
            </w:r>
            <w:r w:rsidRPr="006E08FE">
              <w:rPr>
                <w:lang w:val="de-DE"/>
              </w:rPr>
              <w:t>Bullinger et al., 2003)</w:t>
            </w:r>
          </w:p>
        </w:tc>
      </w:tr>
      <w:tr w:rsidR="00D56EE2" w14:paraId="2C0826B2" w14:textId="77777777" w:rsidTr="00D6590B">
        <w:tc>
          <w:tcPr>
            <w:tcW w:w="4531" w:type="dxa"/>
          </w:tcPr>
          <w:p w14:paraId="1BBFE5B0" w14:textId="4BC62F1E" w:rsidR="00D56EE2" w:rsidRDefault="006E08FE" w:rsidP="00512810">
            <w:r>
              <w:t xml:space="preserve">It is a rational and heuristic approach based on the discussion of alternatives, goals, constraints and procedures, through the adoption of modelling and prototyping methods [45]. </w:t>
            </w:r>
          </w:p>
        </w:tc>
        <w:tc>
          <w:tcPr>
            <w:tcW w:w="1134" w:type="dxa"/>
            <w:vAlign w:val="center"/>
          </w:tcPr>
          <w:p w14:paraId="2BDB4145" w14:textId="4A188827" w:rsidR="00D56EE2" w:rsidRDefault="006E08FE" w:rsidP="00896666">
            <w:pPr>
              <w:jc w:val="center"/>
            </w:pPr>
            <w:r>
              <w:t>C</w:t>
            </w:r>
          </w:p>
        </w:tc>
        <w:tc>
          <w:tcPr>
            <w:tcW w:w="2694" w:type="dxa"/>
            <w:vAlign w:val="center"/>
          </w:tcPr>
          <w:p w14:paraId="1563AD9D" w14:textId="70FE7D9D" w:rsidR="00D56EE2" w:rsidRDefault="006E08FE" w:rsidP="00D6590B">
            <w:pPr>
              <w:jc w:val="center"/>
            </w:pPr>
            <w:r>
              <w:t>(Holmlid e Evenson, 2008)</w:t>
            </w:r>
          </w:p>
        </w:tc>
      </w:tr>
      <w:tr w:rsidR="00D56EE2" w14:paraId="40D1E048" w14:textId="77777777" w:rsidTr="00D6590B">
        <w:tc>
          <w:tcPr>
            <w:tcW w:w="4531" w:type="dxa"/>
          </w:tcPr>
          <w:p w14:paraId="6D7D501C" w14:textId="0D0A6F6A" w:rsidR="00D56EE2" w:rsidRDefault="006E08FE" w:rsidP="00512810">
            <w:r>
              <w:t>Despite the different perspectives, the fundamental research questions investigated by these streams are even more inter- twined, thus motivating a strong interaction and overlapping of the relative research communities and witnessing an increasing difficulty to categorise a single contribution in a specific area.</w:t>
            </w:r>
          </w:p>
        </w:tc>
        <w:tc>
          <w:tcPr>
            <w:tcW w:w="1134" w:type="dxa"/>
            <w:vAlign w:val="center"/>
          </w:tcPr>
          <w:p w14:paraId="7B772154" w14:textId="2A2C2D44" w:rsidR="00D56EE2" w:rsidRDefault="006E08FE" w:rsidP="00896666">
            <w:pPr>
              <w:jc w:val="center"/>
            </w:pPr>
            <w:r>
              <w:t>J</w:t>
            </w:r>
          </w:p>
        </w:tc>
        <w:tc>
          <w:tcPr>
            <w:tcW w:w="2694" w:type="dxa"/>
            <w:vAlign w:val="center"/>
          </w:tcPr>
          <w:p w14:paraId="244687BB" w14:textId="67A798C4" w:rsidR="00D56EE2" w:rsidRDefault="006E08FE" w:rsidP="00D6590B">
            <w:pPr>
              <w:jc w:val="center"/>
            </w:pPr>
            <w:r>
              <w:t>-</w:t>
            </w:r>
          </w:p>
        </w:tc>
      </w:tr>
    </w:tbl>
    <w:p w14:paraId="39BD8C3E" w14:textId="77777777" w:rsidR="00512810" w:rsidRDefault="00512810" w:rsidP="00512810">
      <w:pPr>
        <w:rPr>
          <w:lang w:val="pt-BR"/>
        </w:rPr>
      </w:pPr>
      <w:r w:rsidRPr="00831FED">
        <w:rPr>
          <w:lang w:val="pt-BR"/>
        </w:rPr>
        <w:t>(*1) Tipos de afirmação / constatação: G (geral), C (contexto), J (justifica o artigo / pesquisa), L (</w:t>
      </w:r>
      <w:r w:rsidRPr="00831FED">
        <w:rPr>
          <w:b/>
          <w:lang w:val="pt-BR"/>
        </w:rPr>
        <w:t xml:space="preserve">explicita </w:t>
      </w:r>
      <w:r w:rsidRPr="00FF1B47">
        <w:rPr>
          <w:b/>
          <w:lang w:val="pt-BR"/>
        </w:rPr>
        <w:t>a lacuna</w:t>
      </w:r>
      <w:r>
        <w:rPr>
          <w:lang w:val="pt-BR"/>
        </w:rPr>
        <w:t xml:space="preserve">). </w:t>
      </w:r>
      <w:r w:rsidR="00FF1B47">
        <w:rPr>
          <w:lang w:val="pt-BR"/>
        </w:rPr>
        <w:t>A constatação da lacuna é muito importante. Mas é</w:t>
      </w:r>
      <w:r>
        <w:rPr>
          <w:lang w:val="pt-BR"/>
        </w:rPr>
        <w:t xml:space="preserve"> difícil diferenciar J de L</w:t>
      </w:r>
      <w:r w:rsidR="00FF1B47">
        <w:rPr>
          <w:lang w:val="pt-BR"/>
        </w:rPr>
        <w:t xml:space="preserve">.; </w:t>
      </w:r>
      <w:r>
        <w:rPr>
          <w:lang w:val="pt-BR"/>
        </w:rPr>
        <w:t xml:space="preserve">(*2) Inserir somente autor(es) e ano. A referência completa </w:t>
      </w:r>
      <w:r w:rsidR="00FF1B47">
        <w:rPr>
          <w:lang w:val="pt-BR"/>
        </w:rPr>
        <w:t>encontra-se n</w:t>
      </w:r>
      <w:r>
        <w:rPr>
          <w:lang w:val="pt-BR"/>
        </w:rPr>
        <w:t xml:space="preserve">o próprio artigo </w:t>
      </w:r>
    </w:p>
    <w:p w14:paraId="72F240E1" w14:textId="77777777" w:rsidR="00B67048" w:rsidRDefault="00B67048" w:rsidP="00512810">
      <w:pPr>
        <w:rPr>
          <w:lang w:val="pt-BR"/>
        </w:rPr>
      </w:pPr>
    </w:p>
    <w:p w14:paraId="52AFFB76" w14:textId="77777777" w:rsidR="00C250BA" w:rsidRDefault="00C250BA" w:rsidP="00C250BA">
      <w:pPr>
        <w:pStyle w:val="PargrafodaLista"/>
        <w:numPr>
          <w:ilvl w:val="0"/>
          <w:numId w:val="1"/>
        </w:numPr>
        <w:rPr>
          <w:lang w:val="pt-BR"/>
        </w:rPr>
      </w:pPr>
      <w:r>
        <w:rPr>
          <w:lang w:val="pt-BR"/>
        </w:rPr>
        <w:t>Casos citados e principais características dos casos</w:t>
      </w:r>
    </w:p>
    <w:p w14:paraId="444EC44B" w14:textId="77777777" w:rsidR="00831FED" w:rsidRDefault="00831FED" w:rsidP="00270D85">
      <w:pPr>
        <w:pStyle w:val="Itens"/>
      </w:pPr>
      <w:r>
        <w:t>NADA</w:t>
      </w:r>
    </w:p>
    <w:p w14:paraId="1CCD56B4" w14:textId="77777777" w:rsidR="00831FED" w:rsidRDefault="00831FED" w:rsidP="00831FED">
      <w:pPr>
        <w:pStyle w:val="PargrafodaLista"/>
        <w:ind w:left="360"/>
        <w:rPr>
          <w:lang w:val="pt-BR"/>
        </w:rPr>
      </w:pPr>
    </w:p>
    <w:p w14:paraId="0C83E89F" w14:textId="77777777" w:rsidR="00C250BA" w:rsidRDefault="00C250BA" w:rsidP="00C250BA">
      <w:pPr>
        <w:pStyle w:val="PargrafodaLista"/>
        <w:numPr>
          <w:ilvl w:val="0"/>
          <w:numId w:val="1"/>
        </w:numPr>
        <w:rPr>
          <w:lang w:val="pt-BR"/>
        </w:rPr>
      </w:pPr>
      <w:r>
        <w:rPr>
          <w:lang w:val="pt-BR"/>
        </w:rPr>
        <w:t>Questão da pesquisa, Foco (escopo) e Objetivos (geral primário e secundários)</w:t>
      </w:r>
    </w:p>
    <w:p w14:paraId="3B7FDC33" w14:textId="77777777" w:rsidR="00831FED" w:rsidRDefault="00831FED" w:rsidP="00270D85">
      <w:pPr>
        <w:pStyle w:val="Itens"/>
      </w:pPr>
      <w:r w:rsidRPr="00666411">
        <w:rPr>
          <w:lang w:val="en-US"/>
        </w:rPr>
        <w:t xml:space="preserve">Objetivo: “the purpose of this paper is to provide a holistic conceptualisation and an up-to-date review of the literature on Service Engineering with a specific focus on its adoption in the PSS context.” </w:t>
      </w:r>
      <w:r>
        <w:t>(Cavalieri e Pezzotta, 2012, p. 279)</w:t>
      </w:r>
    </w:p>
    <w:p w14:paraId="332F7276" w14:textId="77777777" w:rsidR="00831FED" w:rsidRDefault="00831FED" w:rsidP="00270D85">
      <w:pPr>
        <w:pStyle w:val="Itens"/>
        <w:numPr>
          <w:ilvl w:val="0"/>
          <w:numId w:val="0"/>
        </w:numPr>
        <w:ind w:left="1080"/>
      </w:pPr>
    </w:p>
    <w:p w14:paraId="3E46DBDA" w14:textId="77777777" w:rsidR="00831FED" w:rsidRDefault="00831FED" w:rsidP="00270D85">
      <w:pPr>
        <w:pStyle w:val="Itens"/>
      </w:pPr>
      <w:r w:rsidRPr="00831FED">
        <w:lastRenderedPageBreak/>
        <w:t>Não há questão de pesquisa expl</w:t>
      </w:r>
      <w:r>
        <w:t>ícita.</w:t>
      </w:r>
    </w:p>
    <w:p w14:paraId="3F6D22DF" w14:textId="77777777" w:rsidR="00831FED" w:rsidRDefault="00831FED" w:rsidP="00270D85">
      <w:pPr>
        <w:pStyle w:val="Itens"/>
        <w:numPr>
          <w:ilvl w:val="0"/>
          <w:numId w:val="0"/>
        </w:numPr>
        <w:ind w:left="1080"/>
      </w:pPr>
    </w:p>
    <w:p w14:paraId="58DF9555" w14:textId="77777777" w:rsidR="00831FED" w:rsidRPr="00831FED" w:rsidRDefault="00831FED" w:rsidP="00270D85">
      <w:pPr>
        <w:pStyle w:val="Itens"/>
      </w:pPr>
      <w:r>
        <w:t>O foco da revisão é a li</w:t>
      </w:r>
      <w:r w:rsidR="00514BC9">
        <w:t>teratura de Serv</w:t>
      </w:r>
      <w:r w:rsidR="005D077A">
        <w:t>ice Engineering e sua adoção no contexto do PSS</w:t>
      </w:r>
      <w:r w:rsidR="00514BC9">
        <w:t>.</w:t>
      </w:r>
    </w:p>
    <w:p w14:paraId="1470D34B" w14:textId="77777777" w:rsidR="00831FED" w:rsidRPr="00831FED" w:rsidRDefault="00831FED" w:rsidP="00831FED">
      <w:pPr>
        <w:pStyle w:val="PargrafodaLista"/>
        <w:ind w:left="360"/>
        <w:rPr>
          <w:lang w:val="pt-BR"/>
        </w:rPr>
      </w:pPr>
    </w:p>
    <w:p w14:paraId="4766AFEC" w14:textId="77777777" w:rsidR="00FF1B47" w:rsidRDefault="00FF1B47" w:rsidP="00FF1B47">
      <w:pPr>
        <w:pStyle w:val="PargrafodaLista"/>
        <w:numPr>
          <w:ilvl w:val="0"/>
          <w:numId w:val="1"/>
        </w:numPr>
        <w:rPr>
          <w:lang w:val="pt-BR"/>
        </w:rPr>
      </w:pPr>
      <w:r>
        <w:rPr>
          <w:lang w:val="pt-BR"/>
        </w:rPr>
        <w:t>Qual o diferencial deste artigo (análise da revisão) com relação a outras revisões e/ou surveys? (segundo o autor, caso ele tenha citado). Avaliar uma por uma, caso o autor tenha feito isso. Pode montar uma tabela se for o caso.</w:t>
      </w:r>
    </w:p>
    <w:p w14:paraId="4977DC1B" w14:textId="77777777" w:rsidR="00831FED" w:rsidRDefault="00831FED" w:rsidP="00270D85">
      <w:pPr>
        <w:pStyle w:val="Itens"/>
      </w:pPr>
      <w:r>
        <w:t>NADA</w:t>
      </w:r>
    </w:p>
    <w:p w14:paraId="1643DCD1" w14:textId="77777777" w:rsidR="00831FED" w:rsidRPr="009C3222" w:rsidRDefault="00831FED" w:rsidP="00831FED">
      <w:pPr>
        <w:pStyle w:val="PargrafodaLista"/>
        <w:ind w:left="360"/>
        <w:rPr>
          <w:lang w:val="pt-BR"/>
        </w:rPr>
      </w:pPr>
    </w:p>
    <w:p w14:paraId="447AEBB5" w14:textId="77777777" w:rsidR="00FF1B47" w:rsidRPr="009C3222" w:rsidRDefault="00FF1B47" w:rsidP="00FF1B47">
      <w:pPr>
        <w:pStyle w:val="PargrafodaLista"/>
        <w:numPr>
          <w:ilvl w:val="0"/>
          <w:numId w:val="1"/>
        </w:numPr>
        <w:rPr>
          <w:lang w:val="pt-BR"/>
        </w:rPr>
      </w:pPr>
      <w:r>
        <w:rPr>
          <w:lang w:val="pt-BR"/>
        </w:rPr>
        <w:t>Metodologia</w:t>
      </w:r>
    </w:p>
    <w:p w14:paraId="3AB157EB" w14:textId="77777777" w:rsidR="00D200C5" w:rsidRDefault="009C3222" w:rsidP="00D200C5">
      <w:pPr>
        <w:pStyle w:val="PargrafodaLista"/>
        <w:numPr>
          <w:ilvl w:val="1"/>
          <w:numId w:val="1"/>
        </w:numPr>
        <w:rPr>
          <w:lang w:val="pt-BR"/>
        </w:rPr>
      </w:pPr>
      <w:r>
        <w:rPr>
          <w:lang w:val="pt-BR"/>
        </w:rPr>
        <w:t xml:space="preserve">Descrição </w:t>
      </w:r>
      <w:r w:rsidR="00D200C5">
        <w:rPr>
          <w:lang w:val="pt-BR"/>
        </w:rPr>
        <w:t xml:space="preserve">Geral: </w:t>
      </w:r>
      <w:r>
        <w:rPr>
          <w:lang w:val="pt-BR"/>
        </w:rPr>
        <w:t>Nome do(s) método(s); se é q</w:t>
      </w:r>
      <w:r w:rsidR="00D200C5">
        <w:rPr>
          <w:lang w:val="pt-BR"/>
        </w:rPr>
        <w:t>ualitativo, quantitativo ou combinação de ambos</w:t>
      </w:r>
    </w:p>
    <w:p w14:paraId="4086B20E" w14:textId="06291F1B" w:rsidR="00C32097" w:rsidRDefault="00C32097" w:rsidP="001F1890">
      <w:pPr>
        <w:pStyle w:val="Itens"/>
      </w:pPr>
      <w:r>
        <w:t>Qualitativo. Não cita método de pesquisa, mas parece ser análise de conteúdo</w:t>
      </w:r>
      <w:r w:rsidR="001F1890">
        <w:t xml:space="preserve"> a partir de uma categorização pré-estabelecida</w:t>
      </w:r>
      <w:r w:rsidR="000C4F67">
        <w:t xml:space="preserve"> (3 perspectivas – teórica, sistemas e engenharia de sistemas) de artigos derivados de revisão de literatura</w:t>
      </w:r>
      <w:r>
        <w:t>.</w:t>
      </w:r>
    </w:p>
    <w:p w14:paraId="729B0B6C" w14:textId="7742FBBA" w:rsidR="000C4F67" w:rsidRPr="000C4F67" w:rsidRDefault="000C4F67" w:rsidP="000C4F67">
      <w:pPr>
        <w:pStyle w:val="Itens"/>
        <w:rPr>
          <w:lang w:val="en-US"/>
        </w:rPr>
      </w:pPr>
      <w:r w:rsidRPr="000C4F67">
        <w:rPr>
          <w:lang w:val="en-US"/>
        </w:rPr>
        <w:t>“</w:t>
      </w:r>
      <w:r w:rsidRPr="000C4F67">
        <w:rPr>
          <w:lang w:val="en-US"/>
        </w:rPr>
        <w:t>To understand what has been developed in Service Engineering</w:t>
      </w:r>
      <w:r>
        <w:rPr>
          <w:lang w:val="en-US"/>
        </w:rPr>
        <w:t xml:space="preserve"> </w:t>
      </w:r>
      <w:r w:rsidRPr="000C4F67">
        <w:rPr>
          <w:lang w:val="en-US"/>
        </w:rPr>
        <w:t>research and to identify open research gaps and future challenges, a research map on the most relevant literature currently available on Service Engineering and Product–Service System Engineering has been designed.</w:t>
      </w:r>
      <w:r w:rsidRPr="000C4F67">
        <w:rPr>
          <w:lang w:val="en-US"/>
        </w:rPr>
        <w:t>”</w:t>
      </w:r>
      <w:r>
        <w:rPr>
          <w:lang w:val="en-US"/>
        </w:rPr>
        <w:t xml:space="preserve"> </w:t>
      </w:r>
      <w:r>
        <w:rPr>
          <w:lang w:val="en-US"/>
        </w:rPr>
        <w:fldChar w:fldCharType="begin" w:fldLock="1"/>
      </w:r>
      <w:r>
        <w:rPr>
          <w:lang w:val="en-US"/>
        </w:rPr>
        <w:instrText>ADDIN CSL_CITATION { "citationItems" : [ { "id" : "ITEM-1", "itemData" : { "DOI" : "10.1016/j.compind.2012.02.006", "ISBN" : "0166-3615", "ISSN" : "01663615", "abstract" : "The design and development of a Product-Service System (PSS) raises new issues since the service component introduces further requirements than traditional product engineering. Compared to physical products, services are generally under-designed and inefficiently developed. For this reason, approaches such as New Service Development, Service Design and Service Engineering have emerged during the years to support the design and development of service either as a system itself or as a constituting element of a Product-Service System. However, only Service Engineering investigates service design and development with a systematic perspective and with a seamless integration of product and service contents. The purpose of this paper is to provide a holistic conceptualisation and an up-to-date review of the literature on Service Engineering with a specific focus on its adoption in the PSS context. A critical analysis is also performed with the aim to define a research agenda and the most prominent key actions that could give directions for future research. ?? 2012 Elsevier B.V. All rights reserved.", "author" : [ { "dropping-particle" : "", "family" : "Cavalieri", "given" : "Sergio", "non-dropping-particle" : "", "parse-names" : false, "suffix" : "" }, { "dropping-particle" : "", "family" : "Pezzotta", "given" : "Giuditta", "non-dropping-particle" : "", "parse-names" : false, "suffix" : "" } ], "container-title" : "Computers in Industry", "id" : "ITEM-1", "issue" : "4", "issued" : { "date-parts" : [ [ "2012" ] ] }, "page" : "278-288", "publisher" : "Elsevier B.V.", "title" : "Product-service systems engineering: State of the art and research challenges", "type" : "article-journal", "volume" : "63" }, "locator" : "280", "uris" : [ "http://www.mendeley.com/documents/?uuid=5a751884-43ba-43ec-a0ca-bf9b631745f6" ] } ], "mendeley" : { "formattedCitation" : "(CAVALIERI; PEZZOTTA, 2012, p. 280)", "plainTextFormattedCitation" : "(CAVALIERI; PEZZOTTA, 2012, p. 280)", "previouslyFormattedCitation" : "(CAVALIERI; PEZZOTTA, 2012, p. 280)" }, "properties" : {  }, "schema" : "https://github.com/citation-style-language/schema/raw/master/csl-citation.json" }</w:instrText>
      </w:r>
      <w:r>
        <w:rPr>
          <w:lang w:val="en-US"/>
        </w:rPr>
        <w:fldChar w:fldCharType="separate"/>
      </w:r>
      <w:r w:rsidRPr="000C4F67">
        <w:rPr>
          <w:noProof/>
          <w:lang w:val="en-US"/>
        </w:rPr>
        <w:t>(CAVALIERI; PEZZOTTA, 2012, p. 280)</w:t>
      </w:r>
      <w:r>
        <w:rPr>
          <w:lang w:val="en-US"/>
        </w:rPr>
        <w:fldChar w:fldCharType="end"/>
      </w:r>
    </w:p>
    <w:p w14:paraId="0A699B35" w14:textId="77777777" w:rsidR="00657332" w:rsidRPr="000C4F67" w:rsidRDefault="00657332" w:rsidP="00C32097">
      <w:pPr>
        <w:pStyle w:val="PargrafodaLista"/>
        <w:ind w:left="792"/>
      </w:pPr>
    </w:p>
    <w:p w14:paraId="1073E4BF" w14:textId="77777777" w:rsidR="00512810" w:rsidRDefault="009C3222" w:rsidP="00512810">
      <w:pPr>
        <w:pStyle w:val="PargrafodaLista"/>
        <w:numPr>
          <w:ilvl w:val="1"/>
          <w:numId w:val="1"/>
        </w:numPr>
        <w:rPr>
          <w:lang w:val="pt-BR"/>
        </w:rPr>
      </w:pPr>
      <w:r>
        <w:rPr>
          <w:lang w:val="pt-BR"/>
        </w:rPr>
        <w:t>Período de análise</w:t>
      </w:r>
      <w:r w:rsidR="00D200C5">
        <w:rPr>
          <w:lang w:val="pt-BR"/>
        </w:rPr>
        <w:t xml:space="preserve"> das referências</w:t>
      </w:r>
      <w:r>
        <w:rPr>
          <w:lang w:val="pt-BR"/>
        </w:rPr>
        <w:t xml:space="preserve"> (publicações desde que ano)</w:t>
      </w:r>
    </w:p>
    <w:p w14:paraId="491B3878" w14:textId="77777777" w:rsidR="00657332" w:rsidRDefault="00D02471" w:rsidP="001F1890">
      <w:pPr>
        <w:pStyle w:val="Itens"/>
      </w:pPr>
      <w:r>
        <w:t xml:space="preserve">Publicações dos </w:t>
      </w:r>
      <w:r w:rsidR="00167D97">
        <w:t>últimos 10 anos (2002 a 2012).</w:t>
      </w:r>
    </w:p>
    <w:p w14:paraId="34523F91" w14:textId="77777777" w:rsidR="00657332" w:rsidRDefault="00657332" w:rsidP="00657332">
      <w:pPr>
        <w:pStyle w:val="PargrafodaLista"/>
        <w:ind w:left="792"/>
        <w:rPr>
          <w:lang w:val="pt-BR"/>
        </w:rPr>
      </w:pPr>
    </w:p>
    <w:p w14:paraId="525D6DB3" w14:textId="77777777" w:rsidR="00D200C5" w:rsidRDefault="00D200C5" w:rsidP="00512810">
      <w:pPr>
        <w:pStyle w:val="PargrafodaLista"/>
        <w:numPr>
          <w:ilvl w:val="1"/>
          <w:numId w:val="1"/>
        </w:numPr>
        <w:rPr>
          <w:lang w:val="pt-BR"/>
        </w:rPr>
      </w:pPr>
      <w:r>
        <w:rPr>
          <w:lang w:val="pt-BR"/>
        </w:rPr>
        <w:t>Tamanho da amostra analisada</w:t>
      </w:r>
    </w:p>
    <w:p w14:paraId="65464591" w14:textId="77777777" w:rsidR="00657332" w:rsidRPr="001F1890" w:rsidRDefault="007F0127" w:rsidP="001F1890">
      <w:pPr>
        <w:pStyle w:val="Itens"/>
      </w:pPr>
      <w:r>
        <w:t>NADA.</w:t>
      </w:r>
    </w:p>
    <w:p w14:paraId="53E7A7D6" w14:textId="77777777" w:rsidR="00657332" w:rsidRDefault="00657332" w:rsidP="00657332">
      <w:pPr>
        <w:pStyle w:val="PargrafodaLista"/>
        <w:ind w:left="792"/>
        <w:rPr>
          <w:lang w:val="pt-BR"/>
        </w:rPr>
      </w:pPr>
    </w:p>
    <w:p w14:paraId="791EA69D" w14:textId="77777777" w:rsidR="00D200C5" w:rsidRDefault="00D200C5" w:rsidP="00512810">
      <w:pPr>
        <w:pStyle w:val="PargrafodaLista"/>
        <w:numPr>
          <w:ilvl w:val="1"/>
          <w:numId w:val="1"/>
        </w:numPr>
        <w:rPr>
          <w:lang w:val="pt-BR"/>
        </w:rPr>
      </w:pPr>
      <w:r>
        <w:rPr>
          <w:lang w:val="pt-BR"/>
        </w:rPr>
        <w:t>Quantidade de referências citadas</w:t>
      </w:r>
    </w:p>
    <w:p w14:paraId="27EAC820" w14:textId="77777777" w:rsidR="00657332" w:rsidRDefault="00657332" w:rsidP="001F1890">
      <w:pPr>
        <w:pStyle w:val="Itens"/>
      </w:pPr>
      <w:r>
        <w:t>114 artigos</w:t>
      </w:r>
    </w:p>
    <w:p w14:paraId="750C4D76" w14:textId="77777777" w:rsidR="00657332" w:rsidRDefault="00657332" w:rsidP="00657332">
      <w:pPr>
        <w:pStyle w:val="PargrafodaLista"/>
        <w:ind w:left="792"/>
        <w:rPr>
          <w:lang w:val="pt-BR"/>
        </w:rPr>
      </w:pPr>
    </w:p>
    <w:p w14:paraId="74049FE6" w14:textId="77777777" w:rsidR="00D200C5" w:rsidRDefault="00D200C5" w:rsidP="00512810">
      <w:pPr>
        <w:pStyle w:val="PargrafodaLista"/>
        <w:numPr>
          <w:ilvl w:val="1"/>
          <w:numId w:val="1"/>
        </w:numPr>
        <w:rPr>
          <w:lang w:val="pt-BR"/>
        </w:rPr>
      </w:pPr>
      <w:r>
        <w:rPr>
          <w:lang w:val="pt-BR"/>
        </w:rPr>
        <w:t>Foram realizadas observações complementares?</w:t>
      </w:r>
    </w:p>
    <w:p w14:paraId="70773A74" w14:textId="77777777" w:rsidR="00657332" w:rsidRDefault="00657332" w:rsidP="001F1890">
      <w:pPr>
        <w:pStyle w:val="Itens"/>
      </w:pPr>
      <w:r>
        <w:t>NADA</w:t>
      </w:r>
      <w:r w:rsidR="007F0127">
        <w:t>.</w:t>
      </w:r>
    </w:p>
    <w:p w14:paraId="290A76BE" w14:textId="77777777" w:rsidR="00657332" w:rsidRDefault="00657332" w:rsidP="00657332">
      <w:pPr>
        <w:pStyle w:val="PargrafodaLista"/>
        <w:ind w:left="792"/>
        <w:rPr>
          <w:lang w:val="pt-BR"/>
        </w:rPr>
      </w:pPr>
    </w:p>
    <w:p w14:paraId="117A2195" w14:textId="77777777" w:rsidR="00D200C5" w:rsidRDefault="00D200C5" w:rsidP="00512810">
      <w:pPr>
        <w:pStyle w:val="PargrafodaLista"/>
        <w:numPr>
          <w:ilvl w:val="1"/>
          <w:numId w:val="1"/>
        </w:numPr>
        <w:rPr>
          <w:lang w:val="pt-BR"/>
        </w:rPr>
      </w:pPr>
      <w:r>
        <w:rPr>
          <w:lang w:val="pt-BR"/>
        </w:rPr>
        <w:t xml:space="preserve">Fontes da revisão (casos, </w:t>
      </w:r>
      <w:r w:rsidR="009C3222">
        <w:rPr>
          <w:lang w:val="pt-BR"/>
        </w:rPr>
        <w:t xml:space="preserve">periódicos específicos, </w:t>
      </w:r>
      <w:r>
        <w:rPr>
          <w:lang w:val="pt-BR"/>
        </w:rPr>
        <w:t>e quais ba</w:t>
      </w:r>
      <w:r w:rsidR="009C3222">
        <w:rPr>
          <w:lang w:val="pt-BR"/>
        </w:rPr>
        <w:t>ses de dados). Q</w:t>
      </w:r>
      <w:r>
        <w:rPr>
          <w:lang w:val="pt-BR"/>
        </w:rPr>
        <w:t xml:space="preserve">uais </w:t>
      </w:r>
      <w:r w:rsidR="009C3222">
        <w:rPr>
          <w:lang w:val="pt-BR"/>
        </w:rPr>
        <w:t>as justificativas para escolher essas fontes.</w:t>
      </w:r>
    </w:p>
    <w:p w14:paraId="1566FA58" w14:textId="77777777" w:rsidR="00F434A1" w:rsidRPr="008B4D44" w:rsidRDefault="00F434A1" w:rsidP="001F1890">
      <w:pPr>
        <w:pStyle w:val="Itens"/>
      </w:pPr>
      <w:r w:rsidRPr="00666411">
        <w:rPr>
          <w:lang w:val="en-US"/>
        </w:rPr>
        <w:t xml:space="preserve">Scopus e ISI Web of Knowledge. </w:t>
      </w:r>
      <w:r w:rsidRPr="008B4D44">
        <w:t>Não há justificativa</w:t>
      </w:r>
      <w:r w:rsidR="001F4728" w:rsidRPr="008B4D44">
        <w:t xml:space="preserve"> para escolher essas fontes</w:t>
      </w:r>
      <w:r w:rsidRPr="008B4D44">
        <w:t>.</w:t>
      </w:r>
    </w:p>
    <w:p w14:paraId="2A9EB1B3" w14:textId="77777777" w:rsidR="002D5EE3" w:rsidRPr="008B4D44" w:rsidRDefault="002D5EE3" w:rsidP="00F434A1">
      <w:pPr>
        <w:pStyle w:val="PargrafodaLista"/>
        <w:ind w:left="792"/>
        <w:rPr>
          <w:lang w:val="pt-BR"/>
        </w:rPr>
      </w:pPr>
    </w:p>
    <w:p w14:paraId="2513EE8E" w14:textId="77777777" w:rsidR="00D200C5" w:rsidRDefault="00D200C5" w:rsidP="00814345">
      <w:pPr>
        <w:pStyle w:val="PargrafodaLista"/>
        <w:numPr>
          <w:ilvl w:val="1"/>
          <w:numId w:val="1"/>
        </w:numPr>
        <w:ind w:left="788" w:hanging="431"/>
        <w:rPr>
          <w:lang w:val="pt-BR"/>
        </w:rPr>
      </w:pPr>
      <w:r>
        <w:rPr>
          <w:lang w:val="pt-BR"/>
        </w:rPr>
        <w:t xml:space="preserve">Estratégia para </w:t>
      </w:r>
      <w:r w:rsidR="009C3222">
        <w:rPr>
          <w:lang w:val="pt-BR"/>
        </w:rPr>
        <w:t>construção</w:t>
      </w:r>
      <w:r>
        <w:rPr>
          <w:lang w:val="pt-BR"/>
        </w:rPr>
        <w:t xml:space="preserve"> da string de busca</w:t>
      </w:r>
    </w:p>
    <w:p w14:paraId="08B37EDA" w14:textId="77777777" w:rsidR="008B4D44" w:rsidRDefault="008B4D44" w:rsidP="001F1890">
      <w:pPr>
        <w:pStyle w:val="Itens"/>
      </w:pPr>
      <w:r>
        <w:t>NADA</w:t>
      </w:r>
      <w:r w:rsidR="007F0127">
        <w:t>.</w:t>
      </w:r>
    </w:p>
    <w:p w14:paraId="69162CB0" w14:textId="77777777" w:rsidR="008B4D44" w:rsidRDefault="008B4D44" w:rsidP="008B4D44">
      <w:pPr>
        <w:pStyle w:val="PargrafodaLista"/>
        <w:ind w:left="788"/>
        <w:rPr>
          <w:lang w:val="pt-BR"/>
        </w:rPr>
      </w:pPr>
    </w:p>
    <w:p w14:paraId="12BD3E52" w14:textId="77777777" w:rsidR="00D200C5" w:rsidRDefault="00D200C5" w:rsidP="00512810">
      <w:pPr>
        <w:pStyle w:val="PargrafodaLista"/>
        <w:numPr>
          <w:ilvl w:val="1"/>
          <w:numId w:val="1"/>
        </w:numPr>
        <w:rPr>
          <w:lang w:val="pt-BR"/>
        </w:rPr>
      </w:pPr>
      <w:r>
        <w:rPr>
          <w:lang w:val="pt-BR"/>
        </w:rPr>
        <w:t>String de busca</w:t>
      </w:r>
    </w:p>
    <w:p w14:paraId="49A7BC80" w14:textId="77777777" w:rsidR="00416713" w:rsidRDefault="008B4D44" w:rsidP="001F1890">
      <w:pPr>
        <w:pStyle w:val="Itens"/>
        <w:rPr>
          <w:lang w:val="en-US"/>
        </w:rPr>
      </w:pPr>
      <w:r w:rsidRPr="00666411">
        <w:rPr>
          <w:lang w:val="en-US"/>
        </w:rPr>
        <w:t>“Service Engineering”</w:t>
      </w:r>
    </w:p>
    <w:p w14:paraId="010C963A" w14:textId="52CAD059" w:rsidR="008B4D44" w:rsidRPr="00666411" w:rsidRDefault="008B4D44" w:rsidP="001F1890">
      <w:pPr>
        <w:pStyle w:val="Itens"/>
        <w:rPr>
          <w:lang w:val="en-US"/>
        </w:rPr>
      </w:pPr>
      <w:r w:rsidRPr="00666411">
        <w:rPr>
          <w:lang w:val="en-US"/>
        </w:rPr>
        <w:t>“Product-Service System”</w:t>
      </w:r>
    </w:p>
    <w:p w14:paraId="013BC4FA" w14:textId="77777777" w:rsidR="00416713" w:rsidRDefault="008B4D44" w:rsidP="001F1890">
      <w:pPr>
        <w:pStyle w:val="Itens"/>
        <w:rPr>
          <w:lang w:val="en-US"/>
        </w:rPr>
      </w:pPr>
      <w:r w:rsidRPr="00666411">
        <w:rPr>
          <w:lang w:val="en-US"/>
        </w:rPr>
        <w:t>“Service Development”</w:t>
      </w:r>
    </w:p>
    <w:p w14:paraId="5AEBD8A7" w14:textId="2D1E5F53" w:rsidR="008B4D44" w:rsidRPr="00666411" w:rsidRDefault="008B4D44" w:rsidP="001F1890">
      <w:pPr>
        <w:pStyle w:val="Itens"/>
        <w:rPr>
          <w:lang w:val="en-US"/>
        </w:rPr>
      </w:pPr>
      <w:r w:rsidRPr="00666411">
        <w:rPr>
          <w:lang w:val="en-US"/>
        </w:rPr>
        <w:t>“Service Design”</w:t>
      </w:r>
    </w:p>
    <w:p w14:paraId="24E3779B" w14:textId="77777777" w:rsidR="008B4D44" w:rsidRPr="008B4D44" w:rsidRDefault="008B4D44" w:rsidP="008B4D44">
      <w:pPr>
        <w:pStyle w:val="PargrafodaLista"/>
        <w:ind w:left="792"/>
      </w:pPr>
    </w:p>
    <w:p w14:paraId="45703AB1" w14:textId="77777777" w:rsidR="00814345" w:rsidRDefault="00814345" w:rsidP="00512810">
      <w:pPr>
        <w:pStyle w:val="PargrafodaLista"/>
        <w:numPr>
          <w:ilvl w:val="1"/>
          <w:numId w:val="1"/>
        </w:numPr>
        <w:rPr>
          <w:lang w:val="pt-BR"/>
        </w:rPr>
      </w:pPr>
      <w:r>
        <w:rPr>
          <w:lang w:val="pt-BR"/>
        </w:rPr>
        <w:t>Filtros</w:t>
      </w:r>
    </w:p>
    <w:p w14:paraId="7D8879C7" w14:textId="77777777" w:rsidR="00386675" w:rsidRPr="00386675" w:rsidRDefault="00386675" w:rsidP="001F1890">
      <w:pPr>
        <w:pStyle w:val="Itens"/>
      </w:pPr>
      <w:r w:rsidRPr="00386675">
        <w:t>Anál</w:t>
      </w:r>
      <w:r w:rsidR="001F1A00">
        <w:t>ise de resumos e palavras-chave.</w:t>
      </w:r>
    </w:p>
    <w:p w14:paraId="77B4D38E" w14:textId="77777777" w:rsidR="00657332" w:rsidRDefault="00167D97" w:rsidP="001F1890">
      <w:pPr>
        <w:pStyle w:val="Itens"/>
      </w:pPr>
      <w:r w:rsidRPr="00666411">
        <w:rPr>
          <w:lang w:val="en-US"/>
        </w:rPr>
        <w:t>“The selection was limited to those papers proposing models, methodologies, methods and tools under the Service Engineering perspective.</w:t>
      </w:r>
      <w:r w:rsidR="00386675" w:rsidRPr="00666411">
        <w:rPr>
          <w:lang w:val="en-US"/>
        </w:rPr>
        <w:t xml:space="preserve"> For contributions related to the same research track, only one representative publication was</w:t>
      </w:r>
      <w:r w:rsidR="001F1890" w:rsidRPr="00666411">
        <w:rPr>
          <w:lang w:val="en-US"/>
        </w:rPr>
        <w:t xml:space="preserve"> </w:t>
      </w:r>
      <w:r w:rsidR="00386675" w:rsidRPr="00666411">
        <w:rPr>
          <w:lang w:val="en-US"/>
        </w:rPr>
        <w:t>considered.</w:t>
      </w:r>
      <w:r w:rsidRPr="00666411">
        <w:rPr>
          <w:lang w:val="en-US"/>
        </w:rPr>
        <w:t xml:space="preserve">” </w:t>
      </w:r>
      <w:r>
        <w:t>(Cavalieri e Pezzotta, 2012, p. 280)</w:t>
      </w:r>
    </w:p>
    <w:p w14:paraId="6F24EFFC" w14:textId="77777777" w:rsidR="00167D97" w:rsidRPr="00167D97" w:rsidRDefault="00167D97" w:rsidP="00657332">
      <w:pPr>
        <w:pStyle w:val="PargrafodaLista"/>
        <w:ind w:left="792"/>
      </w:pPr>
    </w:p>
    <w:p w14:paraId="77178B0F" w14:textId="77777777" w:rsidR="00814345" w:rsidRDefault="00814345" w:rsidP="00814345">
      <w:pPr>
        <w:pStyle w:val="PargrafodaLista"/>
        <w:numPr>
          <w:ilvl w:val="1"/>
          <w:numId w:val="1"/>
        </w:numPr>
        <w:ind w:left="788" w:hanging="431"/>
        <w:rPr>
          <w:lang w:val="pt-BR"/>
        </w:rPr>
      </w:pPr>
      <w:r>
        <w:rPr>
          <w:lang w:val="pt-BR"/>
        </w:rPr>
        <w:t>Técnica</w:t>
      </w:r>
      <w:r w:rsidR="00E57449">
        <w:rPr>
          <w:lang w:val="pt-BR"/>
        </w:rPr>
        <w:t xml:space="preserve"> / método</w:t>
      </w:r>
      <w:r>
        <w:rPr>
          <w:lang w:val="pt-BR"/>
        </w:rPr>
        <w:t xml:space="preserve"> de análise utilizada</w:t>
      </w:r>
    </w:p>
    <w:p w14:paraId="5D3EA9AC" w14:textId="77777777" w:rsidR="002C0BAC" w:rsidRDefault="002C0BAC" w:rsidP="001F1890">
      <w:pPr>
        <w:pStyle w:val="Itens"/>
      </w:pPr>
      <w:r>
        <w:t>Categorização dos artigos em categorias mostradas na tabela 2 (Table 2) do artigo.</w:t>
      </w:r>
    </w:p>
    <w:p w14:paraId="480002A0" w14:textId="77777777" w:rsidR="0009069F" w:rsidRDefault="0009069F" w:rsidP="00514BC9">
      <w:pPr>
        <w:pStyle w:val="PargrafodaLista"/>
        <w:ind w:left="788"/>
        <w:rPr>
          <w:lang w:val="pt-BR"/>
        </w:rPr>
      </w:pPr>
    </w:p>
    <w:p w14:paraId="4371977B" w14:textId="77777777" w:rsidR="00814345" w:rsidRDefault="00814345" w:rsidP="00814345">
      <w:pPr>
        <w:pStyle w:val="PargrafodaLista"/>
        <w:numPr>
          <w:ilvl w:val="1"/>
          <w:numId w:val="1"/>
        </w:numPr>
        <w:ind w:left="788" w:hanging="431"/>
        <w:rPr>
          <w:lang w:val="pt-BR"/>
        </w:rPr>
      </w:pPr>
      <w:r>
        <w:rPr>
          <w:lang w:val="pt-BR"/>
        </w:rPr>
        <w:t xml:space="preserve">Metodologia para definição de </w:t>
      </w:r>
      <w:r w:rsidR="00A62ABF">
        <w:rPr>
          <w:lang w:val="pt-BR"/>
        </w:rPr>
        <w:t>pesquisas</w:t>
      </w:r>
      <w:r>
        <w:rPr>
          <w:lang w:val="pt-BR"/>
        </w:rPr>
        <w:t xml:space="preserve"> futuras</w:t>
      </w:r>
    </w:p>
    <w:p w14:paraId="77CD1DFA" w14:textId="77777777" w:rsidR="00514BC9" w:rsidRDefault="00E76DEA" w:rsidP="001F1890">
      <w:pPr>
        <w:pStyle w:val="Itens"/>
      </w:pPr>
      <w:r>
        <w:t>Criação de um mapa de pesquisa com os trabalhos mais relevantes na área.</w:t>
      </w:r>
    </w:p>
    <w:p w14:paraId="1303E6ED" w14:textId="77777777" w:rsidR="00514BC9" w:rsidRDefault="00E76DEA" w:rsidP="001F1890">
      <w:pPr>
        <w:pStyle w:val="Itens"/>
      </w:pPr>
      <w:r w:rsidRPr="00666411">
        <w:rPr>
          <w:lang w:val="en-US"/>
        </w:rPr>
        <w:t xml:space="preserve">“To understand what has been developed in Service Engineering research and to identify open research gaps and future challenges, a research map on the most relevant literature currently available on Service Engineering and Product–Service System Engineering has been designed.” </w:t>
      </w:r>
      <w:r>
        <w:t>(Cavalieri e Pezzotta, 2012, p. 280)</w:t>
      </w:r>
    </w:p>
    <w:p w14:paraId="17BEC32E" w14:textId="77777777" w:rsidR="00E76DEA" w:rsidRPr="00E76DEA" w:rsidRDefault="00E76DEA" w:rsidP="00514BC9">
      <w:pPr>
        <w:pStyle w:val="PargrafodaLista"/>
        <w:ind w:left="788"/>
      </w:pPr>
    </w:p>
    <w:p w14:paraId="0C526E37" w14:textId="77777777" w:rsidR="00814345" w:rsidRDefault="00814345" w:rsidP="00814345">
      <w:pPr>
        <w:pStyle w:val="PargrafodaLista"/>
        <w:numPr>
          <w:ilvl w:val="0"/>
          <w:numId w:val="1"/>
        </w:numPr>
        <w:rPr>
          <w:lang w:val="pt-BR"/>
        </w:rPr>
      </w:pPr>
      <w:r>
        <w:rPr>
          <w:lang w:val="pt-BR"/>
        </w:rPr>
        <w:t>Resultados</w:t>
      </w:r>
    </w:p>
    <w:p w14:paraId="515AF7CA" w14:textId="77777777" w:rsidR="00814345" w:rsidRDefault="00814345" w:rsidP="00814345">
      <w:pPr>
        <w:pStyle w:val="PargrafodaLista"/>
        <w:numPr>
          <w:ilvl w:val="1"/>
          <w:numId w:val="1"/>
        </w:numPr>
        <w:rPr>
          <w:lang w:val="pt-BR"/>
        </w:rPr>
      </w:pPr>
      <w:r>
        <w:rPr>
          <w:lang w:val="pt-BR"/>
        </w:rPr>
        <w:t>Quantidades resultantes antes e após cada filtro</w:t>
      </w:r>
    </w:p>
    <w:p w14:paraId="29E0E8FC" w14:textId="77777777" w:rsidR="001F1A00" w:rsidRDefault="001F1A00" w:rsidP="001F1890">
      <w:pPr>
        <w:pStyle w:val="Itens"/>
      </w:pPr>
      <w:r>
        <w:t>118 artigos encontrados. Após o filtro, 79 artigos resultantes.</w:t>
      </w:r>
    </w:p>
    <w:p w14:paraId="3456D4E7" w14:textId="77777777" w:rsidR="001F1A00" w:rsidRDefault="001F1A00" w:rsidP="001F1A00">
      <w:pPr>
        <w:pStyle w:val="PargrafodaLista"/>
        <w:ind w:left="792"/>
        <w:rPr>
          <w:lang w:val="pt-BR"/>
        </w:rPr>
      </w:pPr>
    </w:p>
    <w:p w14:paraId="02327518" w14:textId="77777777" w:rsidR="00814345" w:rsidRDefault="00814345" w:rsidP="00814345">
      <w:pPr>
        <w:pStyle w:val="PargrafodaLista"/>
        <w:numPr>
          <w:ilvl w:val="1"/>
          <w:numId w:val="1"/>
        </w:numPr>
        <w:rPr>
          <w:lang w:val="pt-BR"/>
        </w:rPr>
      </w:pPr>
      <w:r>
        <w:rPr>
          <w:lang w:val="pt-BR"/>
        </w:rPr>
        <w:t>Definições (resultantes da análise ou mesmo adotadas como premissas no início da publicação)</w:t>
      </w:r>
    </w:p>
    <w:p w14:paraId="64C2BEA8" w14:textId="77777777" w:rsidR="001F1A00" w:rsidRPr="00416713" w:rsidRDefault="001F1A00" w:rsidP="007F0127">
      <w:pPr>
        <w:pStyle w:val="Itens"/>
        <w:rPr>
          <w:lang w:val="en-US"/>
        </w:rPr>
      </w:pPr>
      <w:r w:rsidRPr="00666411">
        <w:rPr>
          <w:lang w:val="en-US"/>
        </w:rPr>
        <w:t xml:space="preserve">Servitisation of manufacturing: “The evolutionary path of the business model of a manufacturing company from a pure product perspective towards an integrated product–service orientation.” </w:t>
      </w:r>
      <w:r w:rsidRPr="00416713">
        <w:rPr>
          <w:lang w:val="en-US"/>
        </w:rPr>
        <w:t>(Cavalieri e Pezzotta, 2012, p. 278)</w:t>
      </w:r>
    </w:p>
    <w:p w14:paraId="1E1921EE" w14:textId="77777777" w:rsidR="001F1A00" w:rsidRDefault="001F1A00" w:rsidP="007F0127">
      <w:pPr>
        <w:pStyle w:val="Itens"/>
      </w:pPr>
      <w:r w:rsidRPr="00666411">
        <w:rPr>
          <w:lang w:val="en-US"/>
        </w:rPr>
        <w:t xml:space="preserve">Service Engineering: “an emerging technical discipline whose foremost aim is to provide a ‘‘systematic development and design of services using suitable models, methods and tools as well as the management of the service development process’’ [19].” </w:t>
      </w:r>
      <w:r>
        <w:t>(Cavalieri e Pezzotta, 2012, p. 279)</w:t>
      </w:r>
    </w:p>
    <w:p w14:paraId="45376B59" w14:textId="77777777" w:rsidR="001F1A00" w:rsidRPr="00666411" w:rsidRDefault="00DE2732" w:rsidP="007F0127">
      <w:pPr>
        <w:pStyle w:val="Itens"/>
        <w:rPr>
          <w:lang w:val="en-US"/>
        </w:rPr>
      </w:pPr>
      <w:r w:rsidRPr="00666411">
        <w:rPr>
          <w:lang w:val="en-US"/>
        </w:rPr>
        <w:t xml:space="preserve">Concurrent Engineering: “a work methodology based on the parallelisation of tasks throughout product development between design, engineering, manufacturing and support functions in order to reduce the elapsed time required to bring a new product to the market [28–30].” </w:t>
      </w:r>
    </w:p>
    <w:p w14:paraId="7A1DFE89" w14:textId="77777777" w:rsidR="00330B18" w:rsidRPr="00666411" w:rsidRDefault="00330B18" w:rsidP="007F0127">
      <w:pPr>
        <w:pStyle w:val="Itens"/>
        <w:rPr>
          <w:lang w:val="en-US"/>
        </w:rPr>
      </w:pPr>
      <w:r w:rsidRPr="00666411">
        <w:rPr>
          <w:lang w:val="en-US"/>
        </w:rPr>
        <w:lastRenderedPageBreak/>
        <w:t>System: ‘‘a collection of real or abstract interdependent entities – hardware, software, people, facilities and procedures – organised as a whole in order to accomplish a common set of goals’’ (Cavalieri e Pezzotta, 2012, p. 280)</w:t>
      </w:r>
    </w:p>
    <w:p w14:paraId="6BBAB95D" w14:textId="77777777" w:rsidR="00330B18" w:rsidRDefault="00330B18" w:rsidP="007F0127">
      <w:pPr>
        <w:pStyle w:val="Itens"/>
      </w:pPr>
      <w:r w:rsidRPr="00666411">
        <w:rPr>
          <w:lang w:val="en-US"/>
        </w:rPr>
        <w:t xml:space="preserve">Systems Engineering: “According to INCOSE (the International Council on Systems Engineering), Systems Engineering is conceived as an interdisciplinary approach and means to enable the realisation of a system and its constituent entities, interacting with the most relevant stakeholders and actors throughout the system’s life cycle [54].” </w:t>
      </w:r>
      <w:r>
        <w:t>(Cavalieri e Pezzotta, 2012, p. 280)</w:t>
      </w:r>
    </w:p>
    <w:p w14:paraId="75661EB1" w14:textId="77777777" w:rsidR="00330B18" w:rsidRDefault="00330B18" w:rsidP="007F0127">
      <w:pPr>
        <w:pStyle w:val="Itens"/>
      </w:pPr>
      <w:r w:rsidRPr="00666411">
        <w:rPr>
          <w:lang w:val="en-US"/>
        </w:rPr>
        <w:t xml:space="preserve">Entities: “Real or abstract, tangible or intangible, whose relationship forms the PSS as a whole.” </w:t>
      </w:r>
      <w:r>
        <w:t>(Cavalieri e Pezzotta, 2012, p. 280)</w:t>
      </w:r>
    </w:p>
    <w:p w14:paraId="69B45A85" w14:textId="77777777" w:rsidR="00A61FEF" w:rsidRPr="001F1A00" w:rsidRDefault="00A61FEF" w:rsidP="00A61FEF">
      <w:pPr>
        <w:pStyle w:val="PargrafodaLista"/>
        <w:ind w:left="792"/>
      </w:pPr>
    </w:p>
    <w:p w14:paraId="470181A6" w14:textId="77777777" w:rsidR="00E57449" w:rsidRDefault="00E57449" w:rsidP="00814345">
      <w:pPr>
        <w:pStyle w:val="PargrafodaLista"/>
        <w:numPr>
          <w:ilvl w:val="1"/>
          <w:numId w:val="1"/>
        </w:numPr>
        <w:rPr>
          <w:lang w:val="pt-BR"/>
        </w:rPr>
      </w:pPr>
      <w:r>
        <w:rPr>
          <w:lang w:val="pt-BR"/>
        </w:rPr>
        <w:t>Evolução da pesquisa / das publicações no assunto</w:t>
      </w:r>
    </w:p>
    <w:p w14:paraId="1FD79546" w14:textId="77777777" w:rsidR="00A61FEF" w:rsidRDefault="00A61FEF" w:rsidP="00A61FEF">
      <w:pPr>
        <w:pStyle w:val="PargrafodaLista"/>
        <w:ind w:left="792"/>
        <w:rPr>
          <w:lang w:val="pt-BR"/>
        </w:rPr>
      </w:pPr>
    </w:p>
    <w:p w14:paraId="2C865B59" w14:textId="77777777" w:rsidR="00206C5B" w:rsidRDefault="00206C5B" w:rsidP="00206C5B">
      <w:pPr>
        <w:pStyle w:val="Itens"/>
      </w:pPr>
      <w:r>
        <w:t>A evolução da pesquisa no assunto não fica clara no artigo;</w:t>
      </w:r>
    </w:p>
    <w:p w14:paraId="396B32A9" w14:textId="77777777" w:rsidR="00206C5B" w:rsidRDefault="00206C5B" w:rsidP="00206C5B">
      <w:pPr>
        <w:pStyle w:val="Itens"/>
      </w:pPr>
      <w:r>
        <w:t>Há uma tentativa de apontar que o “New service development” foi sucedido pelo “service design”, o qual, por sua vez, foi sucedido pelo “Service engineering”. Mas os termos têm origens aproximadamente na mesma época. Parece apenas que são “tribos” diferentes.</w:t>
      </w:r>
    </w:p>
    <w:p w14:paraId="60834241" w14:textId="77777777" w:rsidR="00520B98" w:rsidRDefault="00520B98" w:rsidP="00A61FEF">
      <w:pPr>
        <w:pStyle w:val="PargrafodaLista"/>
        <w:ind w:left="792"/>
        <w:rPr>
          <w:lang w:val="pt-BR"/>
        </w:rPr>
      </w:pPr>
    </w:p>
    <w:p w14:paraId="26918EAF" w14:textId="77777777" w:rsidR="00814345" w:rsidRDefault="00814345" w:rsidP="00814345">
      <w:pPr>
        <w:pStyle w:val="PargrafodaLista"/>
        <w:numPr>
          <w:ilvl w:val="1"/>
          <w:numId w:val="1"/>
        </w:numPr>
        <w:rPr>
          <w:lang w:val="pt-BR"/>
        </w:rPr>
      </w:pPr>
      <w:r>
        <w:rPr>
          <w:lang w:val="pt-BR"/>
        </w:rPr>
        <w:t>Comunidades / “tribos” / “igrejas”/ áreas de conhecimento / disciplinas identificadas</w:t>
      </w:r>
    </w:p>
    <w:p w14:paraId="391B8599" w14:textId="77777777" w:rsidR="00D96B16" w:rsidRDefault="00D96B16" w:rsidP="007F0127">
      <w:pPr>
        <w:pStyle w:val="Itens"/>
      </w:pPr>
      <w:r>
        <w:t>New service development</w:t>
      </w:r>
    </w:p>
    <w:p w14:paraId="6FE116FF" w14:textId="77777777" w:rsidR="00D96B16" w:rsidRDefault="00D96B16" w:rsidP="007F0127">
      <w:pPr>
        <w:pStyle w:val="Itens"/>
      </w:pPr>
      <w:r>
        <w:t>Service design</w:t>
      </w:r>
    </w:p>
    <w:p w14:paraId="293C1B5D" w14:textId="77777777" w:rsidR="009C4CD6" w:rsidRDefault="00482572" w:rsidP="007F0127">
      <w:pPr>
        <w:pStyle w:val="Itens"/>
      </w:pPr>
      <w:r w:rsidRPr="00482572">
        <w:t>Service engineering.</w:t>
      </w:r>
    </w:p>
    <w:p w14:paraId="01F299D4" w14:textId="77777777" w:rsidR="007975E4" w:rsidRDefault="007975E4" w:rsidP="007975E4">
      <w:pPr>
        <w:ind w:left="362"/>
      </w:pPr>
      <w:r>
        <w:t>Outra classificação:</w:t>
      </w:r>
    </w:p>
    <w:p w14:paraId="530401BA" w14:textId="77777777" w:rsidR="007975E4" w:rsidRDefault="00C50B89" w:rsidP="007F0127">
      <w:pPr>
        <w:pStyle w:val="Itens"/>
      </w:pPr>
      <w:r w:rsidRPr="00C50B89">
        <w:t>Perspectiva teórica</w:t>
      </w:r>
    </w:p>
    <w:p w14:paraId="5BC320C0" w14:textId="77777777" w:rsidR="007975E4" w:rsidRDefault="007975E4" w:rsidP="007975E4">
      <w:pPr>
        <w:pStyle w:val="PargrafodaLista"/>
        <w:numPr>
          <w:ilvl w:val="1"/>
          <w:numId w:val="11"/>
        </w:numPr>
        <w:rPr>
          <w:lang w:val="pt-BR"/>
        </w:rPr>
      </w:pPr>
      <w:r>
        <w:rPr>
          <w:lang w:val="pt-BR"/>
        </w:rPr>
        <w:t>Pesquisa conceitual analítica</w:t>
      </w:r>
    </w:p>
    <w:p w14:paraId="67CC50F8" w14:textId="77777777" w:rsidR="007975E4" w:rsidRDefault="007975E4" w:rsidP="007975E4">
      <w:pPr>
        <w:pStyle w:val="PargrafodaLista"/>
        <w:numPr>
          <w:ilvl w:val="1"/>
          <w:numId w:val="11"/>
        </w:numPr>
        <w:rPr>
          <w:lang w:val="pt-BR"/>
        </w:rPr>
      </w:pPr>
      <w:r>
        <w:rPr>
          <w:lang w:val="pt-BR"/>
        </w:rPr>
        <w:t>Pesquisa experimental empírica</w:t>
      </w:r>
    </w:p>
    <w:p w14:paraId="244B3787" w14:textId="77777777" w:rsidR="007975E4" w:rsidRDefault="007975E4" w:rsidP="007975E4">
      <w:pPr>
        <w:pStyle w:val="PargrafodaLista"/>
        <w:numPr>
          <w:ilvl w:val="1"/>
          <w:numId w:val="11"/>
        </w:numPr>
        <w:rPr>
          <w:lang w:val="pt-BR"/>
        </w:rPr>
      </w:pPr>
      <w:r>
        <w:rPr>
          <w:lang w:val="pt-BR"/>
        </w:rPr>
        <w:t>Estudo de  caso empírico</w:t>
      </w:r>
    </w:p>
    <w:p w14:paraId="749DEC10" w14:textId="77777777" w:rsidR="007975E4" w:rsidRDefault="007975E4" w:rsidP="007F0127">
      <w:pPr>
        <w:pStyle w:val="Itens"/>
      </w:pPr>
      <w:r>
        <w:t>Perspectiva de sistemas</w:t>
      </w:r>
    </w:p>
    <w:p w14:paraId="69762097" w14:textId="77777777" w:rsidR="007975E4" w:rsidRDefault="007975E4" w:rsidP="007975E4">
      <w:pPr>
        <w:pStyle w:val="PargrafodaLista"/>
        <w:numPr>
          <w:ilvl w:val="1"/>
          <w:numId w:val="11"/>
        </w:numPr>
        <w:rPr>
          <w:lang w:val="pt-BR"/>
        </w:rPr>
      </w:pPr>
      <w:r>
        <w:rPr>
          <w:lang w:val="pt-BR"/>
        </w:rPr>
        <w:t>Ciclo de vida</w:t>
      </w:r>
    </w:p>
    <w:p w14:paraId="73CD2794" w14:textId="77777777" w:rsidR="007975E4" w:rsidRDefault="007975E4" w:rsidP="007975E4">
      <w:pPr>
        <w:pStyle w:val="PargrafodaLista"/>
        <w:numPr>
          <w:ilvl w:val="1"/>
          <w:numId w:val="11"/>
        </w:numPr>
        <w:rPr>
          <w:lang w:val="pt-BR"/>
        </w:rPr>
      </w:pPr>
      <w:r>
        <w:rPr>
          <w:lang w:val="pt-BR"/>
        </w:rPr>
        <w:t>Entidades</w:t>
      </w:r>
    </w:p>
    <w:p w14:paraId="20745A18" w14:textId="77777777" w:rsidR="007975E4" w:rsidRDefault="007975E4" w:rsidP="007975E4">
      <w:pPr>
        <w:pStyle w:val="PargrafodaLista"/>
        <w:numPr>
          <w:ilvl w:val="1"/>
          <w:numId w:val="11"/>
        </w:numPr>
        <w:rPr>
          <w:lang w:val="pt-BR"/>
        </w:rPr>
      </w:pPr>
      <w:r>
        <w:rPr>
          <w:lang w:val="pt-BR"/>
        </w:rPr>
        <w:t>Atores</w:t>
      </w:r>
    </w:p>
    <w:p w14:paraId="2AB111FA" w14:textId="77777777" w:rsidR="00C50B89" w:rsidRDefault="00C50B89" w:rsidP="007F0127">
      <w:pPr>
        <w:pStyle w:val="Itens"/>
      </w:pPr>
      <w:r>
        <w:t>Perspectiva de engenharia de sistemas</w:t>
      </w:r>
    </w:p>
    <w:p w14:paraId="660B73B1" w14:textId="77777777" w:rsidR="007975E4" w:rsidRDefault="007975E4" w:rsidP="007975E4">
      <w:pPr>
        <w:pStyle w:val="PargrafodaLista"/>
        <w:numPr>
          <w:ilvl w:val="1"/>
          <w:numId w:val="11"/>
        </w:numPr>
        <w:rPr>
          <w:lang w:val="pt-BR"/>
        </w:rPr>
      </w:pPr>
      <w:r>
        <w:rPr>
          <w:lang w:val="pt-BR"/>
        </w:rPr>
        <w:t>Processo</w:t>
      </w:r>
    </w:p>
    <w:p w14:paraId="60623F44" w14:textId="77777777" w:rsidR="007975E4" w:rsidRDefault="007975E4" w:rsidP="007975E4">
      <w:pPr>
        <w:pStyle w:val="PargrafodaLista"/>
        <w:numPr>
          <w:ilvl w:val="1"/>
          <w:numId w:val="11"/>
        </w:numPr>
        <w:rPr>
          <w:lang w:val="pt-BR"/>
        </w:rPr>
      </w:pPr>
      <w:r>
        <w:rPr>
          <w:lang w:val="pt-BR"/>
        </w:rPr>
        <w:t>Prática</w:t>
      </w:r>
    </w:p>
    <w:p w14:paraId="3421F81C" w14:textId="77777777" w:rsidR="007975E4" w:rsidRPr="00C50B89" w:rsidRDefault="007975E4" w:rsidP="007975E4">
      <w:pPr>
        <w:pStyle w:val="PargrafodaLista"/>
        <w:ind w:left="1442"/>
        <w:rPr>
          <w:lang w:val="pt-BR"/>
        </w:rPr>
      </w:pPr>
    </w:p>
    <w:p w14:paraId="16380CF0" w14:textId="77777777" w:rsidR="00814345" w:rsidRDefault="00814345" w:rsidP="00814345">
      <w:pPr>
        <w:pStyle w:val="PargrafodaLista"/>
        <w:numPr>
          <w:ilvl w:val="1"/>
          <w:numId w:val="1"/>
        </w:numPr>
        <w:rPr>
          <w:lang w:val="pt-BR"/>
        </w:rPr>
      </w:pPr>
      <w:r>
        <w:rPr>
          <w:lang w:val="pt-BR"/>
        </w:rPr>
        <w:t>Características de cada tribo (os atributos</w:t>
      </w:r>
      <w:r w:rsidR="00175693">
        <w:rPr>
          <w:lang w:val="pt-BR"/>
        </w:rPr>
        <w:t xml:space="preserve"> e/ou explicações</w:t>
      </w:r>
      <w:r>
        <w:rPr>
          <w:lang w:val="pt-BR"/>
        </w:rPr>
        <w:t xml:space="preserve"> são definidos pelo próprio artigo)</w:t>
      </w:r>
    </w:p>
    <w:p w14:paraId="7F550097" w14:textId="77777777" w:rsidR="00482572" w:rsidRDefault="00482572" w:rsidP="006559A0">
      <w:pPr>
        <w:pStyle w:val="Itens"/>
      </w:pPr>
      <w:r>
        <w:t xml:space="preserve">New service development </w:t>
      </w:r>
      <w:r w:rsidRPr="004925EE">
        <w:sym w:font="Wingdings" w:char="F0E0"/>
      </w:r>
      <w:r>
        <w:t xml:space="preserve"> Cobre desde a geração de ideias ao lançamento no mercado. Foco estratégico e orientado ao mercado, com grande atenção aos fatores de sucesso e obstáculos.</w:t>
      </w:r>
    </w:p>
    <w:p w14:paraId="7B04A3E7" w14:textId="77777777" w:rsidR="00482572" w:rsidRDefault="00482572" w:rsidP="006559A0">
      <w:pPr>
        <w:pStyle w:val="Itens"/>
      </w:pPr>
      <w:r>
        <w:lastRenderedPageBreak/>
        <w:t xml:space="preserve">Service design </w:t>
      </w:r>
      <w:r w:rsidRPr="009C4CD6">
        <w:sym w:font="Wingdings" w:char="F0E0"/>
      </w:r>
      <w:r>
        <w:t xml:space="preserve"> Foco na estrutura e conteúdo da operação do serviço.</w:t>
      </w:r>
    </w:p>
    <w:p w14:paraId="7C10C947" w14:textId="77777777" w:rsidR="00482572" w:rsidRDefault="00482572" w:rsidP="006559A0">
      <w:pPr>
        <w:pStyle w:val="Itens"/>
      </w:pPr>
      <w:r>
        <w:t xml:space="preserve">Service engineering </w:t>
      </w:r>
      <w:r w:rsidRPr="009C4CD6">
        <w:sym w:font="Wingdings" w:char="F0E0"/>
      </w:r>
      <w:r>
        <w:t xml:space="preserve"> Aplicar o conhecimento científico da engenhaira para desenvolver sistemas de serviços e PSS.</w:t>
      </w:r>
    </w:p>
    <w:p w14:paraId="2B06AC72" w14:textId="77777777" w:rsidR="007975E4" w:rsidRPr="007975E4" w:rsidRDefault="003420E7" w:rsidP="007975E4">
      <w:pPr>
        <w:ind w:left="4"/>
        <w:rPr>
          <w:lang w:val="pt-BR"/>
        </w:rPr>
      </w:pPr>
      <w:r>
        <w:rPr>
          <w:lang w:val="pt-BR"/>
        </w:rPr>
        <w:t>Outra classificação:</w:t>
      </w:r>
    </w:p>
    <w:p w14:paraId="3A124A6F" w14:textId="77777777" w:rsidR="007975E4" w:rsidRPr="006559A0" w:rsidRDefault="007975E4" w:rsidP="006559A0">
      <w:pPr>
        <w:pStyle w:val="Itens"/>
      </w:pPr>
      <w:r w:rsidRPr="006559A0">
        <w:t>Perspectiva teórica</w:t>
      </w:r>
    </w:p>
    <w:p w14:paraId="6ABE66ED" w14:textId="77777777" w:rsidR="007975E4" w:rsidRPr="007975E4" w:rsidRDefault="007975E4" w:rsidP="006559A0">
      <w:pPr>
        <w:pStyle w:val="Itens"/>
        <w:numPr>
          <w:ilvl w:val="1"/>
          <w:numId w:val="2"/>
        </w:numPr>
        <w:rPr>
          <w:lang w:val="en-US"/>
        </w:rPr>
      </w:pPr>
      <w:r w:rsidRPr="007975E4">
        <w:rPr>
          <w:lang w:val="en-US"/>
        </w:rPr>
        <w:t xml:space="preserve">Pesquisa conceitual analítica: “develop new theories, models or frameworks </w:t>
      </w:r>
      <w:r w:rsidRPr="00666411">
        <w:rPr>
          <w:lang w:val="en-US"/>
        </w:rPr>
        <w:t xml:space="preserve">based on a logical relationship among past theoretical assumptions, </w:t>
      </w:r>
      <w:r w:rsidRPr="007975E4">
        <w:rPr>
          <w:lang w:val="en-US"/>
        </w:rPr>
        <w:t>premises and axioms.”</w:t>
      </w:r>
      <w:r w:rsidRPr="00666411">
        <w:rPr>
          <w:lang w:val="en-US"/>
        </w:rPr>
        <w:t xml:space="preserve"> </w:t>
      </w:r>
      <w:r>
        <w:t>(Cavalieri e Pezzotta, 2012, p. 281)</w:t>
      </w:r>
    </w:p>
    <w:p w14:paraId="257F93CD" w14:textId="77777777" w:rsidR="007975E4" w:rsidRPr="00CC12F0" w:rsidRDefault="007975E4" w:rsidP="006559A0">
      <w:pPr>
        <w:pStyle w:val="Itens"/>
        <w:numPr>
          <w:ilvl w:val="1"/>
          <w:numId w:val="2"/>
        </w:numPr>
        <w:rPr>
          <w:lang w:val="en-US"/>
        </w:rPr>
      </w:pPr>
      <w:r w:rsidRPr="00CC12F0">
        <w:rPr>
          <w:lang w:val="en-US"/>
        </w:rPr>
        <w:t>Pesquisa experimental empírica</w:t>
      </w:r>
      <w:r w:rsidR="00CC12F0" w:rsidRPr="00CC12F0">
        <w:rPr>
          <w:lang w:val="en-US"/>
        </w:rPr>
        <w:t>: “understand whether direct experiments are able to confirm or</w:t>
      </w:r>
      <w:r w:rsidR="00CC12F0" w:rsidRPr="00666411">
        <w:rPr>
          <w:lang w:val="en-US"/>
        </w:rPr>
        <w:t xml:space="preserve"> </w:t>
      </w:r>
      <w:r w:rsidR="00CC12F0" w:rsidRPr="00CC12F0">
        <w:rPr>
          <w:lang w:val="en-US"/>
        </w:rPr>
        <w:t>falsify their theories</w:t>
      </w:r>
      <w:r w:rsidR="00CC12F0" w:rsidRPr="00666411">
        <w:rPr>
          <w:lang w:val="en-US"/>
        </w:rPr>
        <w:t>” (Cavalieri e Pezzotta, 2012, p. 281)</w:t>
      </w:r>
    </w:p>
    <w:p w14:paraId="2A55E30F" w14:textId="77777777" w:rsidR="00CC12F0" w:rsidRPr="00CC12F0" w:rsidRDefault="007975E4" w:rsidP="006559A0">
      <w:pPr>
        <w:pStyle w:val="Itens"/>
        <w:numPr>
          <w:ilvl w:val="1"/>
          <w:numId w:val="2"/>
        </w:numPr>
      </w:pPr>
      <w:r w:rsidRPr="00CC12F0">
        <w:rPr>
          <w:lang w:val="en-US"/>
        </w:rPr>
        <w:t>Estudo de caso empírico</w:t>
      </w:r>
      <w:r w:rsidR="00CC12F0" w:rsidRPr="00CC12F0">
        <w:rPr>
          <w:lang w:val="en-US"/>
        </w:rPr>
        <w:t>: “Few researches adopt empirical case studies with the aim to</w:t>
      </w:r>
      <w:r w:rsidR="00CC12F0" w:rsidRPr="00666411">
        <w:rPr>
          <w:lang w:val="en-US"/>
        </w:rPr>
        <w:t xml:space="preserve"> develop theory based on a limited set of companies.” </w:t>
      </w:r>
      <w:r w:rsidR="00CC12F0">
        <w:t>(Cavalieri e Pezzotta, 2012, p. 281)</w:t>
      </w:r>
    </w:p>
    <w:p w14:paraId="3BF48A25" w14:textId="77777777" w:rsidR="007975E4" w:rsidRDefault="007975E4" w:rsidP="006559A0">
      <w:pPr>
        <w:pStyle w:val="Itens"/>
      </w:pPr>
      <w:r>
        <w:t>Perspectiva de sistemas</w:t>
      </w:r>
    </w:p>
    <w:p w14:paraId="2F648329" w14:textId="77777777" w:rsidR="00CB278E" w:rsidRPr="00CB278E" w:rsidRDefault="007975E4" w:rsidP="006559A0">
      <w:pPr>
        <w:pStyle w:val="Itens"/>
        <w:numPr>
          <w:ilvl w:val="1"/>
          <w:numId w:val="2"/>
        </w:numPr>
      </w:pPr>
      <w:r w:rsidRPr="00666411">
        <w:rPr>
          <w:lang w:val="en-US"/>
        </w:rPr>
        <w:t>Ciclo de vida</w:t>
      </w:r>
      <w:r w:rsidR="00CB278E" w:rsidRPr="00666411">
        <w:rPr>
          <w:lang w:val="en-US"/>
        </w:rPr>
        <w:t xml:space="preserve">: “Only a few approaches have been conceived with a whole life cycle perspective of the development process and of the related methods and tools (e.g. [20,21,32,58,64]).” </w:t>
      </w:r>
      <w:r w:rsidR="00CB278E">
        <w:t>(Cavalieri e Pezzotta, 2012, p. 282)</w:t>
      </w:r>
    </w:p>
    <w:p w14:paraId="3E088DF1" w14:textId="77777777" w:rsidR="00CB278E" w:rsidRPr="00CB278E" w:rsidRDefault="007975E4" w:rsidP="006559A0">
      <w:pPr>
        <w:pStyle w:val="Itens"/>
        <w:numPr>
          <w:ilvl w:val="1"/>
          <w:numId w:val="2"/>
        </w:numPr>
      </w:pPr>
      <w:r w:rsidRPr="00666411">
        <w:rPr>
          <w:lang w:val="en-US"/>
        </w:rPr>
        <w:t>Entidades</w:t>
      </w:r>
      <w:r w:rsidR="00CB278E" w:rsidRPr="00666411">
        <w:rPr>
          <w:lang w:val="en-US"/>
        </w:rPr>
        <w:t xml:space="preserve">: “Physical products can be either part of the service contents or the service channel itself. The combination of these two elements makes up the added value to the final customer. This vision, adopted from the Japanese school, is not far from Meier and Sadek [56], where the existential origin of a PSS artefact is a function, and could be represented by the constructs ‘‘IPS2-object’’ (Industrial Product Service System) and ‘‘IPS2-process’’.”  </w:t>
      </w:r>
      <w:r w:rsidR="00CB278E">
        <w:t>(Cavalieri e Pezzotta, 2012, p. 282)</w:t>
      </w:r>
    </w:p>
    <w:p w14:paraId="693A2C6B" w14:textId="77777777" w:rsidR="00CB278E" w:rsidRPr="00CB278E" w:rsidRDefault="007975E4" w:rsidP="006559A0">
      <w:pPr>
        <w:pStyle w:val="Itens"/>
        <w:numPr>
          <w:ilvl w:val="1"/>
          <w:numId w:val="2"/>
        </w:numPr>
      </w:pPr>
      <w:r w:rsidRPr="00666411">
        <w:rPr>
          <w:lang w:val="en-US"/>
        </w:rPr>
        <w:t>Atores</w:t>
      </w:r>
      <w:r w:rsidR="00CB278E" w:rsidRPr="00666411">
        <w:rPr>
          <w:lang w:val="en-US"/>
        </w:rPr>
        <w:t xml:space="preserve">: “Product–Service Systems are forcing a new understanding of relationships, and many stakeholders are involved in the provision of sustainable and ecological solutions [17,19,25,59,65,90,91].” </w:t>
      </w:r>
      <w:r w:rsidR="00CB278E">
        <w:t>(Cavalieri e Pezzotta, 2012, p. 282)</w:t>
      </w:r>
    </w:p>
    <w:p w14:paraId="77C6E4DA" w14:textId="77777777" w:rsidR="007975E4" w:rsidRDefault="007975E4" w:rsidP="006559A0">
      <w:pPr>
        <w:pStyle w:val="Itens"/>
      </w:pPr>
      <w:r>
        <w:t>Perspectiva de engenharia de sistemas</w:t>
      </w:r>
    </w:p>
    <w:p w14:paraId="24467330" w14:textId="77777777" w:rsidR="00CB278E" w:rsidRPr="00666411" w:rsidRDefault="007975E4" w:rsidP="006559A0">
      <w:pPr>
        <w:pStyle w:val="Itens"/>
        <w:numPr>
          <w:ilvl w:val="1"/>
          <w:numId w:val="2"/>
        </w:numPr>
        <w:rPr>
          <w:lang w:val="en-US"/>
        </w:rPr>
      </w:pPr>
      <w:r w:rsidRPr="00CB278E">
        <w:rPr>
          <w:lang w:val="en-US"/>
        </w:rPr>
        <w:t>Processo</w:t>
      </w:r>
      <w:r w:rsidR="00CB278E" w:rsidRPr="00CB278E">
        <w:rPr>
          <w:lang w:val="en-US"/>
        </w:rPr>
        <w:t>: “Research in the engineering environment is traditionally</w:t>
      </w:r>
      <w:r w:rsidR="00CB278E" w:rsidRPr="00666411">
        <w:rPr>
          <w:lang w:val="en-US"/>
        </w:rPr>
        <w:t xml:space="preserve"> grounded in those contributions whose main purpose is to define ‘‘WHAT’’ (as a process) needs to be performed,” (Cavalieri e Pezzotta, 2012, p. 283)</w:t>
      </w:r>
    </w:p>
    <w:p w14:paraId="3DBDB2CF" w14:textId="77777777" w:rsidR="007975E4" w:rsidRPr="00CB278E" w:rsidRDefault="007975E4" w:rsidP="006559A0">
      <w:pPr>
        <w:pStyle w:val="Itens"/>
        <w:numPr>
          <w:ilvl w:val="1"/>
          <w:numId w:val="2"/>
        </w:numPr>
      </w:pPr>
      <w:r w:rsidRPr="00666411">
        <w:rPr>
          <w:lang w:val="en-US"/>
        </w:rPr>
        <w:t>Prática</w:t>
      </w:r>
      <w:r w:rsidR="00CB278E" w:rsidRPr="00666411">
        <w:rPr>
          <w:lang w:val="en-US"/>
        </w:rPr>
        <w:t xml:space="preserve">: “Another significant part of the literature has provided contributions on ‘‘HOW’’ the process phases and related tasks have to be carried out through the adoption of appropriate practices, in terms of methods and tools required to perform the single activities and phases.” </w:t>
      </w:r>
      <w:r w:rsidR="00CB278E">
        <w:t>(Cavalieri e Pezzotta, 2012, p. 284)</w:t>
      </w:r>
    </w:p>
    <w:p w14:paraId="318175C8" w14:textId="77777777" w:rsidR="00482572" w:rsidRPr="00CB278E" w:rsidRDefault="00482572" w:rsidP="00482572">
      <w:pPr>
        <w:pStyle w:val="PargrafodaLista"/>
        <w:ind w:left="792"/>
      </w:pPr>
    </w:p>
    <w:p w14:paraId="4E90578A" w14:textId="77777777" w:rsidR="00482572" w:rsidRPr="00CB278E" w:rsidRDefault="00482572" w:rsidP="00482572">
      <w:pPr>
        <w:pStyle w:val="PargrafodaLista"/>
        <w:ind w:left="792"/>
      </w:pPr>
    </w:p>
    <w:p w14:paraId="127B39D4" w14:textId="77777777" w:rsidR="00814345" w:rsidRDefault="00A62ABF" w:rsidP="00814345">
      <w:pPr>
        <w:pStyle w:val="PargrafodaLista"/>
        <w:numPr>
          <w:ilvl w:val="1"/>
          <w:numId w:val="1"/>
        </w:numPr>
        <w:rPr>
          <w:lang w:val="pt-BR"/>
        </w:rPr>
      </w:pPr>
      <w:r>
        <w:rPr>
          <w:lang w:val="pt-BR"/>
        </w:rPr>
        <w:t xml:space="preserve">Principais </w:t>
      </w:r>
      <w:r w:rsidR="00175693">
        <w:rPr>
          <w:lang w:val="pt-BR"/>
        </w:rPr>
        <w:t>“achados”</w:t>
      </w:r>
      <w:r>
        <w:rPr>
          <w:lang w:val="pt-BR"/>
        </w:rPr>
        <w:t xml:space="preserve"> (</w:t>
      </w:r>
      <w:r w:rsidRPr="00A62ABF">
        <w:rPr>
          <w:i/>
          <w:lang w:val="pt-BR"/>
        </w:rPr>
        <w:t>findings</w:t>
      </w:r>
      <w:r>
        <w:rPr>
          <w:lang w:val="pt-BR"/>
        </w:rPr>
        <w:t>)</w:t>
      </w:r>
    </w:p>
    <w:p w14:paraId="1C6634B0" w14:textId="77777777" w:rsidR="002922B2" w:rsidRPr="00666411" w:rsidRDefault="00B40C96" w:rsidP="006559A0">
      <w:pPr>
        <w:pStyle w:val="Itens"/>
        <w:rPr>
          <w:lang w:val="en-US"/>
        </w:rPr>
      </w:pPr>
      <w:r w:rsidRPr="00666411">
        <w:rPr>
          <w:lang w:val="en-US"/>
        </w:rPr>
        <w:t xml:space="preserve"> </w:t>
      </w:r>
      <w:r w:rsidR="002922B2" w:rsidRPr="00666411">
        <w:rPr>
          <w:lang w:val="en-US"/>
        </w:rPr>
        <w:t xml:space="preserve">“Few publications have been published in high-ranking journals, even if a step-wise increase is evident. Due to the novelty of the field, most interesting </w:t>
      </w:r>
      <w:r w:rsidR="002922B2" w:rsidRPr="00666411">
        <w:rPr>
          <w:lang w:val="en-US"/>
        </w:rPr>
        <w:lastRenderedPageBreak/>
        <w:t>publications reporting new ideas are mainly available in conference proceedings” (Cavalieri e Pezzotta, 2012, p. 285)</w:t>
      </w:r>
    </w:p>
    <w:p w14:paraId="18000008" w14:textId="77777777" w:rsidR="002922B2" w:rsidRPr="00666411" w:rsidRDefault="002922B2" w:rsidP="006559A0">
      <w:pPr>
        <w:pStyle w:val="Itens"/>
        <w:rPr>
          <w:lang w:val="en-US"/>
        </w:rPr>
      </w:pPr>
      <w:r w:rsidRPr="00666411">
        <w:rPr>
          <w:lang w:val="en-US"/>
        </w:rPr>
        <w:t>“A common terminology in the design and development of integrated solutions is not yet available, since an overlapping of meaning among terms is evident” (Cavalieri e Pezzotta, 2012, p. 285)</w:t>
      </w:r>
    </w:p>
    <w:p w14:paraId="530E004E" w14:textId="77777777" w:rsidR="002922B2" w:rsidRPr="00666411" w:rsidRDefault="002922B2" w:rsidP="006559A0">
      <w:pPr>
        <w:pStyle w:val="Itens"/>
        <w:rPr>
          <w:lang w:val="en-US"/>
        </w:rPr>
      </w:pPr>
      <w:r w:rsidRPr="00666411">
        <w:rPr>
          <w:lang w:val="en-US"/>
        </w:rPr>
        <w:t>“A comprehensive approach able to encompass all the different system elements of PSS Engineering process is missing, even if several efforts have been produced in this direction. A multi-disciplinary orientation is one of the core aspects for embracing and integrating the different perspectives of the system elements” (Cavalieri e Pezzotta, 2012, p. 285)</w:t>
      </w:r>
    </w:p>
    <w:p w14:paraId="5B2EA286" w14:textId="77777777" w:rsidR="002922B2" w:rsidRPr="00666411" w:rsidRDefault="002922B2" w:rsidP="006559A0">
      <w:pPr>
        <w:pStyle w:val="Itens"/>
        <w:rPr>
          <w:lang w:val="en-US"/>
        </w:rPr>
      </w:pPr>
      <w:r w:rsidRPr="00666411">
        <w:rPr>
          <w:lang w:val="en-US"/>
        </w:rPr>
        <w:t>“A common understanding on how it is possible to systematically deal with the field is not yet available. Due to the absence of a reference model and framework, most of the literature still dwells on their definition and on the identification of the most suitable supportive methods” (Cavalieri e Pezzotta, 2012, p. 285)</w:t>
      </w:r>
    </w:p>
    <w:p w14:paraId="271DE7FE" w14:textId="77777777" w:rsidR="009834F8" w:rsidRPr="009834F8" w:rsidRDefault="009834F8" w:rsidP="009834F8">
      <w:pPr>
        <w:pStyle w:val="Itens"/>
        <w:rPr>
          <w:lang w:val="en-US"/>
        </w:rPr>
      </w:pPr>
      <w:r>
        <w:rPr>
          <w:lang w:val="en-US"/>
        </w:rPr>
        <w:t>“</w:t>
      </w:r>
      <w:r w:rsidRPr="009834F8">
        <w:rPr>
          <w:lang w:val="en-US"/>
        </w:rPr>
        <w:t>A strong effort is evident in the development of specific IT tools able to support the practical adoption of the</w:t>
      </w:r>
      <w:r>
        <w:rPr>
          <w:lang w:val="en-US"/>
        </w:rPr>
        <w:t xml:space="preserve"> </w:t>
      </w:r>
      <w:r w:rsidRPr="009834F8">
        <w:rPr>
          <w:lang w:val="en-US"/>
        </w:rPr>
        <w:t>Service Engineering methods. However, few working tools are available and also adopted in real contexts</w:t>
      </w:r>
      <w:r>
        <w:rPr>
          <w:lang w:val="en-US"/>
        </w:rPr>
        <w:t xml:space="preserve">” </w:t>
      </w:r>
      <w:r w:rsidRPr="009834F8">
        <w:rPr>
          <w:lang w:val="en-US"/>
        </w:rPr>
        <w:t>(Cavalieri e Pezzotta, 2012, p. 285)</w:t>
      </w:r>
    </w:p>
    <w:p w14:paraId="4159B1AC" w14:textId="3376735A" w:rsidR="009834F8" w:rsidRDefault="009834F8" w:rsidP="009834F8">
      <w:pPr>
        <w:pStyle w:val="Itens"/>
        <w:rPr>
          <w:lang w:val="en-US"/>
        </w:rPr>
      </w:pPr>
      <w:r>
        <w:rPr>
          <w:lang w:val="en-US"/>
        </w:rPr>
        <w:t>“</w:t>
      </w:r>
      <w:r w:rsidRPr="009834F8">
        <w:rPr>
          <w:lang w:val="en-US"/>
        </w:rPr>
        <w:t>The practical application of existing theories in industry is really occasional, as the absence of empirical</w:t>
      </w:r>
      <w:r>
        <w:rPr>
          <w:lang w:val="en-US"/>
        </w:rPr>
        <w:t xml:space="preserve"> </w:t>
      </w:r>
      <w:r w:rsidRPr="009834F8">
        <w:rPr>
          <w:lang w:val="en-US"/>
        </w:rPr>
        <w:t>applications demonstrates. Few of the existing theories and researches report detailed practical implications</w:t>
      </w:r>
      <w:r>
        <w:rPr>
          <w:lang w:val="en-US"/>
        </w:rPr>
        <w:t xml:space="preserve">” </w:t>
      </w:r>
      <w:r w:rsidRPr="009834F8">
        <w:rPr>
          <w:lang w:val="en-US"/>
        </w:rPr>
        <w:t>(Cavalieri e Pezzotta, 2012, p. 285)</w:t>
      </w:r>
    </w:p>
    <w:p w14:paraId="07EE21AF" w14:textId="2AF1CB05" w:rsidR="007E4198" w:rsidRPr="007E4198" w:rsidRDefault="007E4198" w:rsidP="007E4198">
      <w:pPr>
        <w:pStyle w:val="Itens"/>
        <w:rPr>
          <w:lang w:val="en-US"/>
        </w:rPr>
      </w:pPr>
      <w:r>
        <w:rPr>
          <w:lang w:val="en-US"/>
        </w:rPr>
        <w:t>“</w:t>
      </w:r>
      <w:r w:rsidRPr="007E4198">
        <w:rPr>
          <w:lang w:val="en-US"/>
        </w:rPr>
        <w:t>Coherence: this driver evaluates the existence of a common focus in the research field, as opposed to a multiplicity of paradigms. Nowadays, the Service Engineering field cannot be defined as ‘‘coherent’’, mainly due to the absence of a common terminology and of a shared framework which can be considered as a standard in the field.</w:t>
      </w:r>
      <w:r>
        <w:rPr>
          <w:lang w:val="en-US"/>
        </w:rPr>
        <w:t xml:space="preserve">” </w:t>
      </w:r>
      <w:r w:rsidRPr="009834F8">
        <w:rPr>
          <w:lang w:val="en-US"/>
        </w:rPr>
        <w:t>(Cavalieri e Pezzotta, 2012, p. 28</w:t>
      </w:r>
      <w:r>
        <w:rPr>
          <w:lang w:val="en-US"/>
        </w:rPr>
        <w:t>6</w:t>
      </w:r>
      <w:r w:rsidRPr="009834F8">
        <w:rPr>
          <w:lang w:val="en-US"/>
        </w:rPr>
        <w:t>)</w:t>
      </w:r>
    </w:p>
    <w:p w14:paraId="558EE062" w14:textId="526A862C" w:rsidR="007E4198" w:rsidRPr="007E4198" w:rsidRDefault="007E4198" w:rsidP="007E4198">
      <w:pPr>
        <w:pStyle w:val="Itens"/>
        <w:rPr>
          <w:lang w:val="en-US"/>
        </w:rPr>
      </w:pPr>
      <w:r>
        <w:rPr>
          <w:lang w:val="en-US"/>
        </w:rPr>
        <w:t>“</w:t>
      </w:r>
      <w:r w:rsidRPr="007E4198">
        <w:rPr>
          <w:lang w:val="en-US"/>
        </w:rPr>
        <w:t>Quality: among others, this parameter relates to the quality of publications, considering also where they have been published. From the extensive literature review conducted in this paper, it is evident how a high number of contributions origin from conference proceedings rather than from well ranked scientific journals.</w:t>
      </w:r>
      <w:r>
        <w:rPr>
          <w:lang w:val="en-US"/>
        </w:rPr>
        <w:t xml:space="preserve">” </w:t>
      </w:r>
      <w:r w:rsidRPr="009834F8">
        <w:rPr>
          <w:lang w:val="en-US"/>
        </w:rPr>
        <w:t>(Cavalieri e Pezzotta, 2012, p. 28</w:t>
      </w:r>
      <w:r>
        <w:rPr>
          <w:lang w:val="en-US"/>
        </w:rPr>
        <w:t>6</w:t>
      </w:r>
      <w:r w:rsidRPr="009834F8">
        <w:rPr>
          <w:lang w:val="en-US"/>
        </w:rPr>
        <w:t>)</w:t>
      </w:r>
    </w:p>
    <w:p w14:paraId="62340FD2" w14:textId="2826783E" w:rsidR="007E4198" w:rsidRDefault="007E4198" w:rsidP="007E4198">
      <w:pPr>
        <w:pStyle w:val="Itens"/>
        <w:rPr>
          <w:lang w:val="en-US"/>
        </w:rPr>
      </w:pPr>
      <w:r>
        <w:rPr>
          <w:lang w:val="en-US"/>
        </w:rPr>
        <w:t>“</w:t>
      </w:r>
      <w:r w:rsidRPr="007E4198">
        <w:rPr>
          <w:lang w:val="en-US"/>
        </w:rPr>
        <w:t>Impact: this measure refers to the grade of application of the existing theories both in the research field and in the industrial context. From our analysis, the majority of contributions are mainly paper-based with scattered applications in real industrial</w:t>
      </w:r>
      <w:r>
        <w:rPr>
          <w:lang w:val="en-US"/>
        </w:rPr>
        <w:t xml:space="preserve"> contexts.” </w:t>
      </w:r>
      <w:r w:rsidRPr="009834F8">
        <w:rPr>
          <w:lang w:val="en-US"/>
        </w:rPr>
        <w:t>(Cavalieri e Pezzotta, 2012, p. 28</w:t>
      </w:r>
      <w:r>
        <w:rPr>
          <w:lang w:val="en-US"/>
        </w:rPr>
        <w:t>6</w:t>
      </w:r>
      <w:r w:rsidRPr="009834F8">
        <w:rPr>
          <w:lang w:val="en-US"/>
        </w:rPr>
        <w:t>)</w:t>
      </w:r>
    </w:p>
    <w:p w14:paraId="493CA35C" w14:textId="77777777" w:rsidR="009834F8" w:rsidRPr="007E4198" w:rsidRDefault="009834F8" w:rsidP="009834F8">
      <w:pPr>
        <w:pStyle w:val="Itens"/>
        <w:numPr>
          <w:ilvl w:val="0"/>
          <w:numId w:val="0"/>
        </w:numPr>
        <w:ind w:left="720"/>
        <w:rPr>
          <w:lang w:val="en-US"/>
        </w:rPr>
      </w:pPr>
    </w:p>
    <w:p w14:paraId="3653DD42" w14:textId="77777777" w:rsidR="00E57449" w:rsidRDefault="00E57449" w:rsidP="00814345">
      <w:pPr>
        <w:pStyle w:val="PargrafodaLista"/>
        <w:numPr>
          <w:ilvl w:val="1"/>
          <w:numId w:val="1"/>
        </w:numPr>
        <w:rPr>
          <w:lang w:val="pt-BR"/>
        </w:rPr>
      </w:pPr>
      <w:r>
        <w:rPr>
          <w:lang w:val="pt-BR"/>
        </w:rPr>
        <w:t>Outros tópicos que não foram tratados aqui (sugestão para nova meta-informação ou resultados significativos)</w:t>
      </w:r>
    </w:p>
    <w:p w14:paraId="4A5C08D7" w14:textId="77777777" w:rsidR="00506BBB" w:rsidRPr="00976FDC" w:rsidRDefault="00506BBB" w:rsidP="00BA62D5">
      <w:pPr>
        <w:pStyle w:val="Itens"/>
      </w:pPr>
      <w:r w:rsidRPr="00506BBB">
        <w:t>Estruturação d</w:t>
      </w:r>
      <w:r w:rsidR="00976FDC">
        <w:t xml:space="preserve">os elementos base para o </w:t>
      </w:r>
      <w:r w:rsidRPr="00506BBB">
        <w:t>PSS design (Figura 1</w:t>
      </w:r>
      <w:r>
        <w:t>)</w:t>
      </w:r>
      <w:r w:rsidRPr="00506BBB">
        <w:t xml:space="preserve"> (Cavalieri e Pezzotta, 2012, p. 285)</w:t>
      </w:r>
    </w:p>
    <w:p w14:paraId="47CBEE1B" w14:textId="77777777" w:rsidR="00506BBB" w:rsidRDefault="00506BBB" w:rsidP="00506BBB">
      <w:pPr>
        <w:pStyle w:val="PargrafodaLista"/>
        <w:ind w:left="792"/>
        <w:rPr>
          <w:lang w:val="pt-BR"/>
        </w:rPr>
      </w:pPr>
    </w:p>
    <w:p w14:paraId="757A5F04" w14:textId="77777777" w:rsidR="00A62ABF" w:rsidRDefault="00A62ABF" w:rsidP="00814345">
      <w:pPr>
        <w:pStyle w:val="PargrafodaLista"/>
        <w:numPr>
          <w:ilvl w:val="1"/>
          <w:numId w:val="1"/>
        </w:numPr>
        <w:rPr>
          <w:lang w:val="pt-BR"/>
        </w:rPr>
      </w:pPr>
      <w:r>
        <w:rPr>
          <w:lang w:val="pt-BR"/>
        </w:rPr>
        <w:t>Proposições de pesquisas futuras (geral)</w:t>
      </w:r>
    </w:p>
    <w:p w14:paraId="729C1B27" w14:textId="77777777" w:rsidR="00B40C96" w:rsidRPr="00666411" w:rsidRDefault="00B40C96" w:rsidP="00BA62D5">
      <w:pPr>
        <w:pStyle w:val="Itens"/>
        <w:rPr>
          <w:lang w:val="en-US"/>
        </w:rPr>
      </w:pPr>
      <w:r w:rsidRPr="00666411">
        <w:rPr>
          <w:lang w:val="en-US"/>
        </w:rPr>
        <w:lastRenderedPageBreak/>
        <w:t xml:space="preserve">“to overcome the blurriness between the various disciplines involved in Service Design and Development, a sound and unambiguous statement of their boundaries should be formalised;” </w:t>
      </w:r>
      <w:r w:rsidR="004C3A34" w:rsidRPr="00666411">
        <w:rPr>
          <w:lang w:val="en-US"/>
        </w:rPr>
        <w:t>(Cavalieri e Pezzotta, 2012, p. 286)</w:t>
      </w:r>
    </w:p>
    <w:p w14:paraId="69CAAD5D" w14:textId="77777777" w:rsidR="00B40C96" w:rsidRPr="00666411" w:rsidRDefault="004C3A34" w:rsidP="00BA62D5">
      <w:pPr>
        <w:pStyle w:val="Itens"/>
        <w:rPr>
          <w:lang w:val="en-US"/>
        </w:rPr>
      </w:pPr>
      <w:r w:rsidRPr="00666411">
        <w:rPr>
          <w:lang w:val="en-US"/>
        </w:rPr>
        <w:t>“</w:t>
      </w:r>
      <w:r w:rsidR="00B40C96" w:rsidRPr="00666411">
        <w:rPr>
          <w:lang w:val="en-US"/>
        </w:rPr>
        <w:t>to support the consolidation</w:t>
      </w:r>
      <w:r w:rsidRPr="00666411">
        <w:rPr>
          <w:lang w:val="en-US"/>
        </w:rPr>
        <w:t xml:space="preserve"> of research on a common ground </w:t>
      </w:r>
      <w:r w:rsidR="00B40C96" w:rsidRPr="00666411">
        <w:rPr>
          <w:lang w:val="en-US"/>
        </w:rPr>
        <w:t>and to foster a factual applicat</w:t>
      </w:r>
      <w:r w:rsidRPr="00666411">
        <w:rPr>
          <w:lang w:val="en-US"/>
        </w:rPr>
        <w:t xml:space="preserve">ion of the Service Engineering </w:t>
      </w:r>
      <w:r w:rsidR="00B40C96" w:rsidRPr="00666411">
        <w:rPr>
          <w:lang w:val="en-US"/>
        </w:rPr>
        <w:t>discipline in the industrial world, all the research efforts should</w:t>
      </w:r>
      <w:r w:rsidRPr="00666411">
        <w:rPr>
          <w:lang w:val="en-US"/>
        </w:rPr>
        <w:t xml:space="preserve"> </w:t>
      </w:r>
      <w:r w:rsidR="00B40C96" w:rsidRPr="00666411">
        <w:rPr>
          <w:lang w:val="en-US"/>
        </w:rPr>
        <w:t>converge towards the definition of a shared reference framework</w:t>
      </w:r>
      <w:r w:rsidRPr="00666411">
        <w:rPr>
          <w:lang w:val="en-US"/>
        </w:rPr>
        <w:t xml:space="preserve"> </w:t>
      </w:r>
      <w:r w:rsidR="00B40C96" w:rsidRPr="00666411">
        <w:rPr>
          <w:lang w:val="en-US"/>
        </w:rPr>
        <w:t>(in terms of processes and practices) which could turn into a</w:t>
      </w:r>
      <w:r w:rsidRPr="00666411">
        <w:rPr>
          <w:lang w:val="en-US"/>
        </w:rPr>
        <w:t xml:space="preserve"> </w:t>
      </w:r>
      <w:r w:rsidR="00B40C96" w:rsidRPr="00666411">
        <w:rPr>
          <w:lang w:val="en-US"/>
        </w:rPr>
        <w:t>recognised standard for the community;</w:t>
      </w:r>
      <w:r w:rsidRPr="00666411">
        <w:rPr>
          <w:lang w:val="en-US"/>
        </w:rPr>
        <w:t xml:space="preserve"> ” (Cavalieri e Pezzotta, 2012, p. 286)</w:t>
      </w:r>
    </w:p>
    <w:p w14:paraId="1F69AEEA" w14:textId="77777777" w:rsidR="00B40C96" w:rsidRPr="00666411" w:rsidRDefault="004C3A34" w:rsidP="00BA62D5">
      <w:pPr>
        <w:pStyle w:val="Itens"/>
        <w:rPr>
          <w:lang w:val="en-US"/>
        </w:rPr>
      </w:pPr>
      <w:r w:rsidRPr="00666411">
        <w:rPr>
          <w:lang w:val="en-US"/>
        </w:rPr>
        <w:t>“</w:t>
      </w:r>
      <w:r w:rsidR="00B40C96" w:rsidRPr="00666411">
        <w:rPr>
          <w:lang w:val="en-US"/>
        </w:rPr>
        <w:t>to provide an effective and immedi</w:t>
      </w:r>
      <w:r w:rsidRPr="00666411">
        <w:rPr>
          <w:lang w:val="en-US"/>
        </w:rPr>
        <w:t xml:space="preserve">ate return of research findings </w:t>
      </w:r>
      <w:r w:rsidR="00B40C96" w:rsidRPr="00666411">
        <w:rPr>
          <w:lang w:val="en-US"/>
        </w:rPr>
        <w:t>into pragmatic knowledge, there i</w:t>
      </w:r>
      <w:r w:rsidRPr="00666411">
        <w:rPr>
          <w:lang w:val="en-US"/>
        </w:rPr>
        <w:t xml:space="preserve">s the compelling need to elicit </w:t>
      </w:r>
      <w:r w:rsidR="00B40C96" w:rsidRPr="00666411">
        <w:rPr>
          <w:lang w:val="en-US"/>
        </w:rPr>
        <w:t>good practices with a clear unders</w:t>
      </w:r>
      <w:r w:rsidRPr="00666411">
        <w:rPr>
          <w:lang w:val="en-US"/>
        </w:rPr>
        <w:t xml:space="preserve">tanding of the applicability of </w:t>
      </w:r>
      <w:r w:rsidR="00B40C96" w:rsidRPr="00666411">
        <w:rPr>
          <w:lang w:val="en-US"/>
        </w:rPr>
        <w:t>the methods; this would pave the way for their su</w:t>
      </w:r>
      <w:r w:rsidRPr="00666411">
        <w:rPr>
          <w:lang w:val="en-US"/>
        </w:rPr>
        <w:t xml:space="preserve">bsequent </w:t>
      </w:r>
      <w:r w:rsidR="00B40C96" w:rsidRPr="00666411">
        <w:rPr>
          <w:lang w:val="en-US"/>
        </w:rPr>
        <w:t>deployment into commercially available IT tools;</w:t>
      </w:r>
      <w:r w:rsidRPr="00666411">
        <w:rPr>
          <w:lang w:val="en-US"/>
        </w:rPr>
        <w:t xml:space="preserve"> ” (Cavalieri e Pezzotta, 2012, p. 286)</w:t>
      </w:r>
    </w:p>
    <w:p w14:paraId="34681097" w14:textId="77777777" w:rsidR="00B40C96" w:rsidRPr="00666411" w:rsidRDefault="004C3A34" w:rsidP="00BA62D5">
      <w:pPr>
        <w:pStyle w:val="Itens"/>
        <w:rPr>
          <w:lang w:val="en-US"/>
        </w:rPr>
      </w:pPr>
      <w:r w:rsidRPr="00666411">
        <w:rPr>
          <w:lang w:val="en-US"/>
        </w:rPr>
        <w:t>“</w:t>
      </w:r>
      <w:r w:rsidR="00B40C96" w:rsidRPr="00666411">
        <w:rPr>
          <w:lang w:val="en-US"/>
        </w:rPr>
        <w:t xml:space="preserve">to overcome the technocratic culture </w:t>
      </w:r>
      <w:r w:rsidRPr="00666411">
        <w:rPr>
          <w:lang w:val="en-US"/>
        </w:rPr>
        <w:t xml:space="preserve">in the industrial organisation, </w:t>
      </w:r>
      <w:r w:rsidR="00B40C96" w:rsidRPr="00666411">
        <w:rPr>
          <w:lang w:val="en-US"/>
        </w:rPr>
        <w:t>the emerging profile of the S</w:t>
      </w:r>
      <w:r w:rsidRPr="00666411">
        <w:rPr>
          <w:lang w:val="en-US"/>
        </w:rPr>
        <w:t xml:space="preserve">ervice Engineer should find its </w:t>
      </w:r>
      <w:r w:rsidR="00B40C96" w:rsidRPr="00666411">
        <w:rPr>
          <w:lang w:val="en-US"/>
        </w:rPr>
        <w:t>proper location in the organisational chart with the same level of</w:t>
      </w:r>
      <w:r w:rsidRPr="00666411">
        <w:rPr>
          <w:lang w:val="en-US"/>
        </w:rPr>
        <w:t xml:space="preserve"> </w:t>
      </w:r>
      <w:r w:rsidR="00B40C96" w:rsidRPr="00666411">
        <w:rPr>
          <w:lang w:val="en-US"/>
        </w:rPr>
        <w:t xml:space="preserve">decision-making responsibilities and </w:t>
      </w:r>
      <w:r w:rsidRPr="00666411">
        <w:rPr>
          <w:lang w:val="en-US"/>
        </w:rPr>
        <w:t xml:space="preserve">prerogatives as the traditional </w:t>
      </w:r>
      <w:r w:rsidR="00B40C96" w:rsidRPr="00666411">
        <w:rPr>
          <w:lang w:val="en-US"/>
        </w:rPr>
        <w:t>product engineers;</w:t>
      </w:r>
      <w:r w:rsidRPr="00666411">
        <w:rPr>
          <w:lang w:val="en-US"/>
        </w:rPr>
        <w:t>” (Cavalieri e Pezzotta, 2012, p. 286)</w:t>
      </w:r>
    </w:p>
    <w:p w14:paraId="17513292" w14:textId="77777777" w:rsidR="00B40C96" w:rsidRDefault="004C3A34" w:rsidP="00BA62D5">
      <w:pPr>
        <w:pStyle w:val="Itens"/>
      </w:pPr>
      <w:r w:rsidRPr="00666411">
        <w:rPr>
          <w:lang w:val="en-US"/>
        </w:rPr>
        <w:t>“</w:t>
      </w:r>
      <w:r w:rsidR="00B40C96" w:rsidRPr="00666411">
        <w:rPr>
          <w:lang w:val="en-US"/>
        </w:rPr>
        <w:t>the professionalism and compete</w:t>
      </w:r>
      <w:r w:rsidRPr="00666411">
        <w:rPr>
          <w:lang w:val="en-US"/>
        </w:rPr>
        <w:t xml:space="preserve">nce of such a profile should be </w:t>
      </w:r>
      <w:r w:rsidR="00B40C96" w:rsidRPr="00666411">
        <w:rPr>
          <w:lang w:val="en-US"/>
        </w:rPr>
        <w:t>grounded on a solid acade</w:t>
      </w:r>
      <w:r w:rsidRPr="00666411">
        <w:rPr>
          <w:lang w:val="en-US"/>
        </w:rPr>
        <w:t xml:space="preserve">mic background; this requires a </w:t>
      </w:r>
      <w:r w:rsidR="00B40C96" w:rsidRPr="00666411">
        <w:rPr>
          <w:lang w:val="en-US"/>
        </w:rPr>
        <w:t>further consolidation of th</w:t>
      </w:r>
      <w:r w:rsidRPr="00666411">
        <w:rPr>
          <w:lang w:val="en-US"/>
        </w:rPr>
        <w:t xml:space="preserve">e Service Engineering knowledge </w:t>
      </w:r>
      <w:r w:rsidR="00B40C96" w:rsidRPr="00666411">
        <w:rPr>
          <w:lang w:val="en-US"/>
        </w:rPr>
        <w:t>through the delivery of purposely des</w:t>
      </w:r>
      <w:r w:rsidRPr="00666411">
        <w:rPr>
          <w:lang w:val="en-US"/>
        </w:rPr>
        <w:t xml:space="preserve">igned graduate and postgraduate courses.” </w:t>
      </w:r>
      <w:r w:rsidRPr="004C3A34">
        <w:t>(Ca</w:t>
      </w:r>
      <w:r>
        <w:t>valieri e Pezzotta, 2012, p. 286</w:t>
      </w:r>
      <w:r w:rsidRPr="004C3A34">
        <w:t>)</w:t>
      </w:r>
    </w:p>
    <w:p w14:paraId="210DC9FB" w14:textId="77777777" w:rsidR="00B40C96" w:rsidRPr="00B40C96" w:rsidRDefault="00B40C96" w:rsidP="00B40C96">
      <w:pPr>
        <w:pStyle w:val="PargrafodaLista"/>
        <w:ind w:left="792"/>
      </w:pPr>
    </w:p>
    <w:p w14:paraId="290A6BD7" w14:textId="77777777" w:rsidR="00A62ABF" w:rsidRDefault="00A62ABF" w:rsidP="00814345">
      <w:pPr>
        <w:pStyle w:val="PargrafodaLista"/>
        <w:numPr>
          <w:ilvl w:val="1"/>
          <w:numId w:val="1"/>
        </w:numPr>
        <w:rPr>
          <w:lang w:val="pt-BR"/>
        </w:rPr>
      </w:pPr>
      <w:r>
        <w:rPr>
          <w:lang w:val="pt-BR"/>
        </w:rPr>
        <w:t>Contribuições (para academia / prática / ambas?)</w:t>
      </w:r>
    </w:p>
    <w:p w14:paraId="247E9005" w14:textId="6A0E084B" w:rsidR="004510AD" w:rsidRPr="004510AD" w:rsidRDefault="004510AD" w:rsidP="004510AD">
      <w:pPr>
        <w:pStyle w:val="Itens"/>
        <w:rPr>
          <w:lang w:val="en-US"/>
        </w:rPr>
      </w:pPr>
      <w:r>
        <w:rPr>
          <w:lang w:val="en-US"/>
        </w:rPr>
        <w:t>“</w:t>
      </w:r>
      <w:r w:rsidRPr="004510AD">
        <w:rPr>
          <w:lang w:val="en-US"/>
        </w:rPr>
        <w:t>In our opinion, these research lines will contribute to a better understanding and</w:t>
      </w:r>
      <w:r>
        <w:rPr>
          <w:lang w:val="en-US"/>
        </w:rPr>
        <w:t xml:space="preserve"> </w:t>
      </w:r>
      <w:r w:rsidRPr="004510AD">
        <w:rPr>
          <w:lang w:val="en-US"/>
        </w:rPr>
        <w:t>clearness of the scope of research in the Service Engineering domain and will</w:t>
      </w:r>
      <w:r>
        <w:rPr>
          <w:lang w:val="en-US"/>
        </w:rPr>
        <w:t xml:space="preserve"> </w:t>
      </w:r>
      <w:r w:rsidRPr="004510AD">
        <w:rPr>
          <w:lang w:val="en-US"/>
        </w:rPr>
        <w:t>provide a common identity for the scientific and industrial community operating in this promising fiel</w:t>
      </w:r>
      <w:r>
        <w:rPr>
          <w:lang w:val="en-US"/>
        </w:rPr>
        <w:t xml:space="preserve">d” </w:t>
      </w:r>
      <w:r>
        <w:rPr>
          <w:lang w:val="en-US"/>
        </w:rPr>
        <w:fldChar w:fldCharType="begin" w:fldLock="1"/>
      </w:r>
      <w:r>
        <w:rPr>
          <w:lang w:val="en-US"/>
        </w:rPr>
        <w:instrText>ADDIN CSL_CITATION { "citationItems" : [ { "id" : "ITEM-1", "itemData" : { "DOI" : "10.1016/j.compind.2012.02.006", "ISBN" : "0166-3615", "ISSN" : "01663615", "abstract" : "The design and development of a Product-Service System (PSS) raises new issues since the service component introduces further requirements than traditional product engineering. Compared to physical products, services are generally under-designed and inefficiently developed. For this reason, approaches such as New Service Development, Service Design and Service Engineering have emerged during the years to support the design and development of service either as a system itself or as a constituting element of a Product-Service System. However, only Service Engineering investigates service design and development with a systematic perspective and with a seamless integration of product and service contents. The purpose of this paper is to provide a holistic conceptualisation and an up-to-date review of the literature on Service Engineering with a specific focus on its adoption in the PSS context. A critical analysis is also performed with the aim to define a research agenda and the most prominent key actions that could give directions for future research. ?? 2012 Elsevier B.V. All rights reserved.", "author" : [ { "dropping-particle" : "", "family" : "Cavalieri", "given" : "Sergio", "non-dropping-particle" : "", "parse-names" : false, "suffix" : "" }, { "dropping-particle" : "", "family" : "Pezzotta", "given" : "Giuditta", "non-dropping-particle" : "", "parse-names" : false, "suffix" : "" } ], "container-title" : "Computers in Industry", "id" : "ITEM-1", "issue" : "4", "issued" : { "date-parts" : [ [ "2012" ] ] }, "page" : "278-288", "publisher" : "Elsevier B.V.", "title" : "Product-service systems engineering: State of the art and research challenges", "type" : "article-journal", "volume" : "63" }, "locator" : "286", "uris" : [ "http://www.mendeley.com/documents/?uuid=5a751884-43ba-43ec-a0ca-bf9b631745f6" ] } ], "mendeley" : { "formattedCitation" : "(CAVALIERI; PEZZOTTA, 2012, p. 286)", "plainTextFormattedCitation" : "(CAVALIERI; PEZZOTTA, 2012, p. 286)", "previouslyFormattedCitation" : "(CAVALIERI; PEZZOTTA, 2012, p. 286)" }, "properties" : {  }, "schema" : "https://github.com/citation-style-language/schema/raw/master/csl-citation.json" }</w:instrText>
      </w:r>
      <w:r>
        <w:rPr>
          <w:lang w:val="en-US"/>
        </w:rPr>
        <w:fldChar w:fldCharType="separate"/>
      </w:r>
      <w:r w:rsidRPr="004510AD">
        <w:rPr>
          <w:noProof/>
          <w:lang w:val="en-US"/>
        </w:rPr>
        <w:t>(CAVALIERI; PEZZOTTA, 2012, p. 286)</w:t>
      </w:r>
      <w:r>
        <w:rPr>
          <w:lang w:val="en-US"/>
        </w:rPr>
        <w:fldChar w:fldCharType="end"/>
      </w:r>
    </w:p>
    <w:p w14:paraId="67B10333" w14:textId="77777777" w:rsidR="00A62ABF" w:rsidRDefault="00A62ABF" w:rsidP="00E57449">
      <w:pPr>
        <w:pStyle w:val="PargrafodaLista"/>
        <w:numPr>
          <w:ilvl w:val="0"/>
          <w:numId w:val="1"/>
        </w:numPr>
        <w:rPr>
          <w:lang w:val="pt-BR"/>
        </w:rPr>
      </w:pPr>
      <w:r>
        <w:rPr>
          <w:lang w:val="pt-BR"/>
        </w:rPr>
        <w:t>Conclusões</w:t>
      </w:r>
    </w:p>
    <w:p w14:paraId="0CD4ABEC" w14:textId="77777777" w:rsidR="00A62ABF" w:rsidRDefault="00A62ABF" w:rsidP="00814345">
      <w:pPr>
        <w:pStyle w:val="PargrafodaLista"/>
        <w:numPr>
          <w:ilvl w:val="1"/>
          <w:numId w:val="1"/>
        </w:numPr>
        <w:rPr>
          <w:lang w:val="pt-BR"/>
        </w:rPr>
      </w:pPr>
      <w:r>
        <w:rPr>
          <w:lang w:val="pt-BR"/>
        </w:rPr>
        <w:t>Trabalhos futuros (que o autor se propõe, diferente das proposições futuras)</w:t>
      </w:r>
    </w:p>
    <w:p w14:paraId="55D441E4" w14:textId="77777777" w:rsidR="00992444" w:rsidRDefault="00992444" w:rsidP="00BA62D5">
      <w:pPr>
        <w:pStyle w:val="Itens"/>
      </w:pPr>
      <w:r>
        <w:t>NADA</w:t>
      </w:r>
    </w:p>
    <w:p w14:paraId="4AF0BAC5" w14:textId="77777777" w:rsidR="00E57449" w:rsidRDefault="00A62ABF" w:rsidP="00814345">
      <w:pPr>
        <w:pStyle w:val="PargrafodaLista"/>
        <w:numPr>
          <w:ilvl w:val="1"/>
          <w:numId w:val="1"/>
        </w:numPr>
        <w:rPr>
          <w:lang w:val="pt-BR"/>
        </w:rPr>
      </w:pPr>
      <w:r>
        <w:rPr>
          <w:lang w:val="pt-BR"/>
        </w:rPr>
        <w:t>Limitações</w:t>
      </w:r>
    </w:p>
    <w:p w14:paraId="1039E379" w14:textId="77777777" w:rsidR="00992444" w:rsidRDefault="00992444" w:rsidP="00BA62D5">
      <w:pPr>
        <w:pStyle w:val="Itens"/>
      </w:pPr>
      <w:r>
        <w:t>NADA</w:t>
      </w:r>
      <w:r w:rsidR="00BA05B2">
        <w:t xml:space="preserve"> escrito explicitamente, porém há limitações claras como, por exemplo, a string e a limitação de artigos dos últimos 10 anos.</w:t>
      </w:r>
    </w:p>
    <w:p w14:paraId="17D84C83" w14:textId="77777777" w:rsidR="00E57449" w:rsidRDefault="00E57449" w:rsidP="00E57449">
      <w:pPr>
        <w:pStyle w:val="PargrafodaLista"/>
        <w:numPr>
          <w:ilvl w:val="0"/>
          <w:numId w:val="1"/>
        </w:numPr>
        <w:rPr>
          <w:lang w:val="pt-BR"/>
        </w:rPr>
      </w:pPr>
      <w:r>
        <w:rPr>
          <w:lang w:val="pt-BR"/>
        </w:rPr>
        <w:t>SUA ANÁLISE</w:t>
      </w:r>
    </w:p>
    <w:p w14:paraId="5FFBEFDD" w14:textId="77777777" w:rsidR="00A62ABF" w:rsidRDefault="00A62ABF" w:rsidP="00814345">
      <w:pPr>
        <w:pStyle w:val="PargrafodaLista"/>
        <w:numPr>
          <w:ilvl w:val="1"/>
          <w:numId w:val="1"/>
        </w:numPr>
        <w:rPr>
          <w:lang w:val="pt-BR"/>
        </w:rPr>
      </w:pPr>
      <w:r>
        <w:rPr>
          <w:lang w:val="pt-BR"/>
        </w:rPr>
        <w:t xml:space="preserve"> </w:t>
      </w:r>
      <w:r w:rsidR="00E57449">
        <w:rPr>
          <w:lang w:val="pt-BR"/>
        </w:rPr>
        <w:t>Pontos fortes</w:t>
      </w:r>
    </w:p>
    <w:p w14:paraId="5F2DECEA" w14:textId="77777777" w:rsidR="008548BB" w:rsidRDefault="008548BB" w:rsidP="00BA62D5">
      <w:pPr>
        <w:pStyle w:val="Itens"/>
      </w:pPr>
      <w:r>
        <w:t xml:space="preserve">A análise é relativamente profunda e bastante crítica. </w:t>
      </w:r>
    </w:p>
    <w:p w14:paraId="7FE6C1F8" w14:textId="77777777" w:rsidR="008548BB" w:rsidRDefault="008548BB" w:rsidP="00BA62D5">
      <w:pPr>
        <w:pStyle w:val="Itens"/>
      </w:pPr>
      <w:r>
        <w:t>A categorização dos artigos organiza e estrutura a discussão.</w:t>
      </w:r>
    </w:p>
    <w:p w14:paraId="52AC35B0" w14:textId="77777777" w:rsidR="008548BB" w:rsidRDefault="008548BB" w:rsidP="00BA62D5">
      <w:pPr>
        <w:pStyle w:val="Itens"/>
      </w:pPr>
      <w:r>
        <w:t>A leitura do artigo é bastante fluida e agradável.</w:t>
      </w:r>
    </w:p>
    <w:p w14:paraId="33947EAD" w14:textId="77777777" w:rsidR="008548BB" w:rsidRDefault="008548BB" w:rsidP="00BA62D5">
      <w:pPr>
        <w:pStyle w:val="Itens"/>
      </w:pPr>
      <w:r>
        <w:t>O artigo parte de uma pré-estruturação do PSS em elementos base, que são utilizados para auxiliar na estruturação da discussão.</w:t>
      </w:r>
    </w:p>
    <w:p w14:paraId="62CC6F3D" w14:textId="77777777" w:rsidR="004F2BD8" w:rsidRPr="008548BB" w:rsidRDefault="004F2BD8" w:rsidP="00BA62D5">
      <w:pPr>
        <w:pStyle w:val="Itens"/>
      </w:pPr>
      <w:r>
        <w:t>É muito interessante que o artigo tenha proposto uma seleção de maiores contribuições para PSS engineering.</w:t>
      </w:r>
    </w:p>
    <w:p w14:paraId="57D4606F" w14:textId="77777777" w:rsidR="00E57449" w:rsidRDefault="00E57449" w:rsidP="00814345">
      <w:pPr>
        <w:pStyle w:val="PargrafodaLista"/>
        <w:numPr>
          <w:ilvl w:val="1"/>
          <w:numId w:val="1"/>
        </w:numPr>
        <w:rPr>
          <w:lang w:val="pt-BR"/>
        </w:rPr>
      </w:pPr>
      <w:r>
        <w:rPr>
          <w:lang w:val="pt-BR"/>
        </w:rPr>
        <w:lastRenderedPageBreak/>
        <w:t xml:space="preserve"> Pontos fracos</w:t>
      </w:r>
    </w:p>
    <w:p w14:paraId="09846409" w14:textId="76D24871" w:rsidR="00992444" w:rsidRDefault="00992444" w:rsidP="00BA62D5">
      <w:pPr>
        <w:pStyle w:val="Itens"/>
      </w:pPr>
      <w:r>
        <w:t>A variedade de palavras chave é muito pequena. Há diversas outras palavras chave relacionadas ao tema que não foram incluídas na string</w:t>
      </w:r>
      <w:r w:rsidR="00416713">
        <w:t>, como “servitization”</w:t>
      </w:r>
      <w:r>
        <w:t>;</w:t>
      </w:r>
    </w:p>
    <w:p w14:paraId="36FE5B5A" w14:textId="77777777" w:rsidR="00992444" w:rsidRDefault="008548BB" w:rsidP="00BA62D5">
      <w:pPr>
        <w:pStyle w:val="Itens"/>
      </w:pPr>
      <w:r>
        <w:t xml:space="preserve">Faltou uma perspectiva temporal (evolutiva) do </w:t>
      </w:r>
      <w:r w:rsidR="00DE15F1">
        <w:t>Service Engineering no contexto do</w:t>
      </w:r>
      <w:r>
        <w:t xml:space="preserve"> PSS. Poucas vezes os artigos foram associados ao momento em que foram publicados.</w:t>
      </w:r>
    </w:p>
    <w:p w14:paraId="57035A5E" w14:textId="77777777" w:rsidR="00407DBA" w:rsidRDefault="00407DBA" w:rsidP="00BA62D5">
      <w:pPr>
        <w:pStyle w:val="Itens"/>
      </w:pPr>
      <w:r>
        <w:t>Falta estruturação na escrita da metodologia de pesquisa. Os autores reportam a string de busca, a forma que o filtro foi realizado e as categorias utilizadas para dividir os artigos. Porém a explicação é um pouco “solta” no texto, faltando uma estruturação maior da pesquisa para garantir replicabilidade.</w:t>
      </w:r>
    </w:p>
    <w:p w14:paraId="36AEBDB6" w14:textId="77777777" w:rsidR="0018697B" w:rsidRDefault="0018697B" w:rsidP="0018697B">
      <w:pPr>
        <w:pStyle w:val="Itens"/>
        <w:numPr>
          <w:ilvl w:val="0"/>
          <w:numId w:val="0"/>
        </w:numPr>
        <w:ind w:left="720"/>
      </w:pPr>
    </w:p>
    <w:p w14:paraId="68B0C8BB" w14:textId="77777777" w:rsidR="00E57449" w:rsidRDefault="00E57449" w:rsidP="00814345">
      <w:pPr>
        <w:pStyle w:val="PargrafodaLista"/>
        <w:numPr>
          <w:ilvl w:val="1"/>
          <w:numId w:val="1"/>
        </w:numPr>
        <w:rPr>
          <w:lang w:val="pt-BR"/>
        </w:rPr>
      </w:pPr>
      <w:r>
        <w:rPr>
          <w:lang w:val="pt-BR"/>
        </w:rPr>
        <w:t xml:space="preserve"> Sugestões para melhoria do artigo</w:t>
      </w:r>
    </w:p>
    <w:p w14:paraId="61119110" w14:textId="77777777" w:rsidR="00992444" w:rsidRDefault="00992444" w:rsidP="00BA62D5">
      <w:pPr>
        <w:pStyle w:val="Itens"/>
      </w:pPr>
      <w:r>
        <w:t>Incluir outras palavras chave que complementem a busca inicial por artigos, como, por exemplo, “total care products” e “functional products”, entre diversas outras.</w:t>
      </w:r>
    </w:p>
    <w:p w14:paraId="79F6F890" w14:textId="77777777" w:rsidR="00992444" w:rsidRDefault="00407DBA" w:rsidP="00BA62D5">
      <w:pPr>
        <w:pStyle w:val="Itens"/>
      </w:pPr>
      <w:r>
        <w:t>Inserir uma perspectiva temporal e evolutiva dos trabalhos.</w:t>
      </w:r>
    </w:p>
    <w:p w14:paraId="12AA9FC8" w14:textId="77777777" w:rsidR="00407DBA" w:rsidRDefault="00407DBA" w:rsidP="00BA62D5">
      <w:pPr>
        <w:pStyle w:val="Itens"/>
      </w:pPr>
      <w:r>
        <w:t xml:space="preserve">Se referir a uma </w:t>
      </w:r>
      <w:r>
        <w:t>metodologia de pesquisa mais estruturada.</w:t>
      </w:r>
    </w:p>
    <w:p w14:paraId="36C06BB0" w14:textId="77777777" w:rsidR="00992444" w:rsidRDefault="0018697B" w:rsidP="00BA62D5">
      <w:pPr>
        <w:pStyle w:val="Itens"/>
      </w:pPr>
      <w:r>
        <w:t>Reportar as limitações do trabalho e ressaltar de forma mais explícita as contribuições.</w:t>
      </w:r>
    </w:p>
    <w:p w14:paraId="0EF002FA" w14:textId="324EA84C" w:rsidR="004F2BD8" w:rsidRDefault="004F2BD8" w:rsidP="00BA62D5">
      <w:pPr>
        <w:pStyle w:val="Itens"/>
      </w:pPr>
      <w:r>
        <w:t>Os critérios para elaboração da lista de maiores contribuições para PSS engineering parece muito subjetivo. Se</w:t>
      </w:r>
      <w:r w:rsidR="006C1C5E">
        <w:t>ria interessante descrever de forma mais objetiva os critérios utilizados.</w:t>
      </w:r>
    </w:p>
    <w:p w14:paraId="0E9B3365" w14:textId="1D5CEDEC" w:rsidR="00416713" w:rsidRDefault="00416713" w:rsidP="00BA62D5">
      <w:pPr>
        <w:pStyle w:val="Itens"/>
      </w:pPr>
      <w:r>
        <w:t>A figura 1 poderia ser melhor explicada, detalhando como ela foi criada.</w:t>
      </w:r>
    </w:p>
    <w:p w14:paraId="58118DF0" w14:textId="77777777" w:rsidR="00992444" w:rsidRPr="00992444" w:rsidRDefault="00992444" w:rsidP="00992444">
      <w:pPr>
        <w:pStyle w:val="PargrafodaLista"/>
        <w:ind w:left="1080"/>
        <w:rPr>
          <w:lang w:val="pt-BR"/>
        </w:rPr>
      </w:pPr>
    </w:p>
    <w:p w14:paraId="347F047C" w14:textId="77777777" w:rsidR="00512810" w:rsidRDefault="00175693" w:rsidP="00175693">
      <w:pPr>
        <w:pStyle w:val="PargrafodaLista"/>
        <w:numPr>
          <w:ilvl w:val="0"/>
          <w:numId w:val="1"/>
        </w:numPr>
        <w:rPr>
          <w:lang w:val="pt-BR"/>
        </w:rPr>
      </w:pPr>
      <w:r>
        <w:rPr>
          <w:lang w:val="pt-BR"/>
        </w:rPr>
        <w:t>Figuras ou tabelas importantes (caso você queira copiar e citar nos tópicos anteriores)</w:t>
      </w:r>
    </w:p>
    <w:p w14:paraId="07DBC9CA" w14:textId="77777777" w:rsidR="002C0BAC" w:rsidRDefault="002C0BAC" w:rsidP="002C0BAC">
      <w:pPr>
        <w:pStyle w:val="PargrafodaLista"/>
        <w:ind w:left="360"/>
        <w:rPr>
          <w:lang w:val="pt-BR"/>
        </w:rPr>
      </w:pPr>
    </w:p>
    <w:p w14:paraId="15D8FB77" w14:textId="77777777" w:rsidR="00506BBB" w:rsidRDefault="002C0BAC" w:rsidP="00506BBB">
      <w:pPr>
        <w:pStyle w:val="PargrafodaLista"/>
        <w:ind w:left="360"/>
        <w:rPr>
          <w:lang w:val="pt-BR"/>
        </w:rPr>
      </w:pPr>
      <w:r w:rsidRPr="002C0BAC">
        <w:rPr>
          <w:noProof/>
          <w:lang w:val="pt-BR"/>
        </w:rPr>
        <w:drawing>
          <wp:inline distT="0" distB="0" distL="0" distR="0" wp14:anchorId="1AF60E1C" wp14:editId="6C880A68">
            <wp:extent cx="4159744" cy="1685925"/>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95534" cy="1700431"/>
                    </a:xfrm>
                    <a:prstGeom prst="rect">
                      <a:avLst/>
                    </a:prstGeom>
                    <a:noFill/>
                    <a:ln>
                      <a:noFill/>
                    </a:ln>
                  </pic:spPr>
                </pic:pic>
              </a:graphicData>
            </a:graphic>
          </wp:inline>
        </w:drawing>
      </w:r>
    </w:p>
    <w:p w14:paraId="4033B6BC" w14:textId="77777777" w:rsidR="00506BBB" w:rsidRPr="00506BBB" w:rsidRDefault="00506BBB" w:rsidP="00506BBB">
      <w:pPr>
        <w:pStyle w:val="PargrafodaLista"/>
        <w:ind w:left="360"/>
        <w:rPr>
          <w:lang w:val="pt-BR"/>
        </w:rPr>
      </w:pPr>
      <w:r w:rsidRPr="00506BBB">
        <w:rPr>
          <w:noProof/>
          <w:lang w:val="pt-BR"/>
        </w:rPr>
        <w:lastRenderedPageBreak/>
        <w:drawing>
          <wp:inline distT="0" distB="0" distL="0" distR="0" wp14:anchorId="3A042780" wp14:editId="4C6C2CBF">
            <wp:extent cx="3971925" cy="3112723"/>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71925" cy="3112723"/>
                    </a:xfrm>
                    <a:prstGeom prst="rect">
                      <a:avLst/>
                    </a:prstGeom>
                    <a:noFill/>
                    <a:ln>
                      <a:noFill/>
                    </a:ln>
                  </pic:spPr>
                </pic:pic>
              </a:graphicData>
            </a:graphic>
          </wp:inline>
        </w:drawing>
      </w:r>
    </w:p>
    <w:sectPr w:rsidR="00506BBB" w:rsidRPr="00506BBB">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CC2B9E"/>
    <w:multiLevelType w:val="multilevel"/>
    <w:tmpl w:val="FE06CC24"/>
    <w:lvl w:ilvl="0">
      <w:start w:val="1"/>
      <w:numFmt w:val="bullet"/>
      <w:lvlText w:val=""/>
      <w:lvlJc w:val="left"/>
      <w:pPr>
        <w:ind w:left="364" w:hanging="360"/>
      </w:pPr>
      <w:rPr>
        <w:rFonts w:ascii="Symbol" w:hAnsi="Symbol" w:hint="default"/>
      </w:rPr>
    </w:lvl>
    <w:lvl w:ilvl="1">
      <w:start w:val="1"/>
      <w:numFmt w:val="bullet"/>
      <w:lvlText w:val="o"/>
      <w:lvlJc w:val="left"/>
      <w:pPr>
        <w:ind w:left="796" w:hanging="432"/>
      </w:pPr>
      <w:rPr>
        <w:rFonts w:ascii="Courier New" w:hAnsi="Courier New" w:cs="Courier New" w:hint="default"/>
      </w:rPr>
    </w:lvl>
    <w:lvl w:ilvl="2">
      <w:start w:val="1"/>
      <w:numFmt w:val="decimal"/>
      <w:lvlText w:val="%1.%2.%3."/>
      <w:lvlJc w:val="left"/>
      <w:pPr>
        <w:ind w:left="1228" w:hanging="504"/>
      </w:pPr>
    </w:lvl>
    <w:lvl w:ilvl="3">
      <w:start w:val="1"/>
      <w:numFmt w:val="decimal"/>
      <w:lvlText w:val="%1.%2.%3.%4."/>
      <w:lvlJc w:val="left"/>
      <w:pPr>
        <w:ind w:left="1732" w:hanging="648"/>
      </w:pPr>
    </w:lvl>
    <w:lvl w:ilvl="4">
      <w:start w:val="1"/>
      <w:numFmt w:val="decimal"/>
      <w:lvlText w:val="%1.%2.%3.%4.%5."/>
      <w:lvlJc w:val="left"/>
      <w:pPr>
        <w:ind w:left="2236" w:hanging="792"/>
      </w:pPr>
    </w:lvl>
    <w:lvl w:ilvl="5">
      <w:start w:val="1"/>
      <w:numFmt w:val="decimal"/>
      <w:lvlText w:val="%1.%2.%3.%4.%5.%6."/>
      <w:lvlJc w:val="left"/>
      <w:pPr>
        <w:ind w:left="2740" w:hanging="936"/>
      </w:pPr>
    </w:lvl>
    <w:lvl w:ilvl="6">
      <w:start w:val="1"/>
      <w:numFmt w:val="decimal"/>
      <w:lvlText w:val="%1.%2.%3.%4.%5.%6.%7."/>
      <w:lvlJc w:val="left"/>
      <w:pPr>
        <w:ind w:left="3244" w:hanging="1080"/>
      </w:pPr>
    </w:lvl>
    <w:lvl w:ilvl="7">
      <w:start w:val="1"/>
      <w:numFmt w:val="decimal"/>
      <w:lvlText w:val="%1.%2.%3.%4.%5.%6.%7.%8."/>
      <w:lvlJc w:val="left"/>
      <w:pPr>
        <w:ind w:left="3748" w:hanging="1224"/>
      </w:pPr>
    </w:lvl>
    <w:lvl w:ilvl="8">
      <w:start w:val="1"/>
      <w:numFmt w:val="decimal"/>
      <w:lvlText w:val="%1.%2.%3.%4.%5.%6.%7.%8.%9."/>
      <w:lvlJc w:val="left"/>
      <w:pPr>
        <w:ind w:left="4324" w:hanging="1440"/>
      </w:pPr>
    </w:lvl>
  </w:abstractNum>
  <w:abstractNum w:abstractNumId="1" w15:restartNumberingAfterBreak="0">
    <w:nsid w:val="055369B2"/>
    <w:multiLevelType w:val="hybridMultilevel"/>
    <w:tmpl w:val="2A78BF64"/>
    <w:lvl w:ilvl="0" w:tplc="04160001">
      <w:start w:val="1"/>
      <w:numFmt w:val="bullet"/>
      <w:lvlText w:val=""/>
      <w:lvlJc w:val="left"/>
      <w:pPr>
        <w:ind w:left="1512" w:hanging="360"/>
      </w:pPr>
      <w:rPr>
        <w:rFonts w:ascii="Symbol" w:hAnsi="Symbol" w:hint="default"/>
      </w:rPr>
    </w:lvl>
    <w:lvl w:ilvl="1" w:tplc="04160003" w:tentative="1">
      <w:start w:val="1"/>
      <w:numFmt w:val="bullet"/>
      <w:lvlText w:val="o"/>
      <w:lvlJc w:val="left"/>
      <w:pPr>
        <w:ind w:left="2232" w:hanging="360"/>
      </w:pPr>
      <w:rPr>
        <w:rFonts w:ascii="Courier New" w:hAnsi="Courier New" w:cs="Courier New" w:hint="default"/>
      </w:rPr>
    </w:lvl>
    <w:lvl w:ilvl="2" w:tplc="04160005" w:tentative="1">
      <w:start w:val="1"/>
      <w:numFmt w:val="bullet"/>
      <w:lvlText w:val=""/>
      <w:lvlJc w:val="left"/>
      <w:pPr>
        <w:ind w:left="2952" w:hanging="360"/>
      </w:pPr>
      <w:rPr>
        <w:rFonts w:ascii="Wingdings" w:hAnsi="Wingdings" w:hint="default"/>
      </w:rPr>
    </w:lvl>
    <w:lvl w:ilvl="3" w:tplc="04160001" w:tentative="1">
      <w:start w:val="1"/>
      <w:numFmt w:val="bullet"/>
      <w:lvlText w:val=""/>
      <w:lvlJc w:val="left"/>
      <w:pPr>
        <w:ind w:left="3672" w:hanging="360"/>
      </w:pPr>
      <w:rPr>
        <w:rFonts w:ascii="Symbol" w:hAnsi="Symbol" w:hint="default"/>
      </w:rPr>
    </w:lvl>
    <w:lvl w:ilvl="4" w:tplc="04160003" w:tentative="1">
      <w:start w:val="1"/>
      <w:numFmt w:val="bullet"/>
      <w:lvlText w:val="o"/>
      <w:lvlJc w:val="left"/>
      <w:pPr>
        <w:ind w:left="4392" w:hanging="360"/>
      </w:pPr>
      <w:rPr>
        <w:rFonts w:ascii="Courier New" w:hAnsi="Courier New" w:cs="Courier New" w:hint="default"/>
      </w:rPr>
    </w:lvl>
    <w:lvl w:ilvl="5" w:tplc="04160005" w:tentative="1">
      <w:start w:val="1"/>
      <w:numFmt w:val="bullet"/>
      <w:lvlText w:val=""/>
      <w:lvlJc w:val="left"/>
      <w:pPr>
        <w:ind w:left="5112" w:hanging="360"/>
      </w:pPr>
      <w:rPr>
        <w:rFonts w:ascii="Wingdings" w:hAnsi="Wingdings" w:hint="default"/>
      </w:rPr>
    </w:lvl>
    <w:lvl w:ilvl="6" w:tplc="04160001" w:tentative="1">
      <w:start w:val="1"/>
      <w:numFmt w:val="bullet"/>
      <w:lvlText w:val=""/>
      <w:lvlJc w:val="left"/>
      <w:pPr>
        <w:ind w:left="5832" w:hanging="360"/>
      </w:pPr>
      <w:rPr>
        <w:rFonts w:ascii="Symbol" w:hAnsi="Symbol" w:hint="default"/>
      </w:rPr>
    </w:lvl>
    <w:lvl w:ilvl="7" w:tplc="04160003" w:tentative="1">
      <w:start w:val="1"/>
      <w:numFmt w:val="bullet"/>
      <w:lvlText w:val="o"/>
      <w:lvlJc w:val="left"/>
      <w:pPr>
        <w:ind w:left="6552" w:hanging="360"/>
      </w:pPr>
      <w:rPr>
        <w:rFonts w:ascii="Courier New" w:hAnsi="Courier New" w:cs="Courier New" w:hint="default"/>
      </w:rPr>
    </w:lvl>
    <w:lvl w:ilvl="8" w:tplc="04160005" w:tentative="1">
      <w:start w:val="1"/>
      <w:numFmt w:val="bullet"/>
      <w:lvlText w:val=""/>
      <w:lvlJc w:val="left"/>
      <w:pPr>
        <w:ind w:left="7272" w:hanging="360"/>
      </w:pPr>
      <w:rPr>
        <w:rFonts w:ascii="Wingdings" w:hAnsi="Wingdings" w:hint="default"/>
      </w:rPr>
    </w:lvl>
  </w:abstractNum>
  <w:abstractNum w:abstractNumId="2" w15:restartNumberingAfterBreak="0">
    <w:nsid w:val="05C50997"/>
    <w:multiLevelType w:val="hybridMultilevel"/>
    <w:tmpl w:val="16BEF6AA"/>
    <w:lvl w:ilvl="0" w:tplc="04160001">
      <w:start w:val="1"/>
      <w:numFmt w:val="bullet"/>
      <w:lvlText w:val=""/>
      <w:lvlJc w:val="left"/>
      <w:pPr>
        <w:ind w:left="1512" w:hanging="360"/>
      </w:pPr>
      <w:rPr>
        <w:rFonts w:ascii="Symbol" w:hAnsi="Symbol" w:hint="default"/>
      </w:rPr>
    </w:lvl>
    <w:lvl w:ilvl="1" w:tplc="04160003" w:tentative="1">
      <w:start w:val="1"/>
      <w:numFmt w:val="bullet"/>
      <w:lvlText w:val="o"/>
      <w:lvlJc w:val="left"/>
      <w:pPr>
        <w:ind w:left="2232" w:hanging="360"/>
      </w:pPr>
      <w:rPr>
        <w:rFonts w:ascii="Courier New" w:hAnsi="Courier New" w:cs="Courier New" w:hint="default"/>
      </w:rPr>
    </w:lvl>
    <w:lvl w:ilvl="2" w:tplc="04160005" w:tentative="1">
      <w:start w:val="1"/>
      <w:numFmt w:val="bullet"/>
      <w:lvlText w:val=""/>
      <w:lvlJc w:val="left"/>
      <w:pPr>
        <w:ind w:left="2952" w:hanging="360"/>
      </w:pPr>
      <w:rPr>
        <w:rFonts w:ascii="Wingdings" w:hAnsi="Wingdings" w:hint="default"/>
      </w:rPr>
    </w:lvl>
    <w:lvl w:ilvl="3" w:tplc="04160001" w:tentative="1">
      <w:start w:val="1"/>
      <w:numFmt w:val="bullet"/>
      <w:lvlText w:val=""/>
      <w:lvlJc w:val="left"/>
      <w:pPr>
        <w:ind w:left="3672" w:hanging="360"/>
      </w:pPr>
      <w:rPr>
        <w:rFonts w:ascii="Symbol" w:hAnsi="Symbol" w:hint="default"/>
      </w:rPr>
    </w:lvl>
    <w:lvl w:ilvl="4" w:tplc="04160003" w:tentative="1">
      <w:start w:val="1"/>
      <w:numFmt w:val="bullet"/>
      <w:lvlText w:val="o"/>
      <w:lvlJc w:val="left"/>
      <w:pPr>
        <w:ind w:left="4392" w:hanging="360"/>
      </w:pPr>
      <w:rPr>
        <w:rFonts w:ascii="Courier New" w:hAnsi="Courier New" w:cs="Courier New" w:hint="default"/>
      </w:rPr>
    </w:lvl>
    <w:lvl w:ilvl="5" w:tplc="04160005" w:tentative="1">
      <w:start w:val="1"/>
      <w:numFmt w:val="bullet"/>
      <w:lvlText w:val=""/>
      <w:lvlJc w:val="left"/>
      <w:pPr>
        <w:ind w:left="5112" w:hanging="360"/>
      </w:pPr>
      <w:rPr>
        <w:rFonts w:ascii="Wingdings" w:hAnsi="Wingdings" w:hint="default"/>
      </w:rPr>
    </w:lvl>
    <w:lvl w:ilvl="6" w:tplc="04160001" w:tentative="1">
      <w:start w:val="1"/>
      <w:numFmt w:val="bullet"/>
      <w:lvlText w:val=""/>
      <w:lvlJc w:val="left"/>
      <w:pPr>
        <w:ind w:left="5832" w:hanging="360"/>
      </w:pPr>
      <w:rPr>
        <w:rFonts w:ascii="Symbol" w:hAnsi="Symbol" w:hint="default"/>
      </w:rPr>
    </w:lvl>
    <w:lvl w:ilvl="7" w:tplc="04160003" w:tentative="1">
      <w:start w:val="1"/>
      <w:numFmt w:val="bullet"/>
      <w:lvlText w:val="o"/>
      <w:lvlJc w:val="left"/>
      <w:pPr>
        <w:ind w:left="6552" w:hanging="360"/>
      </w:pPr>
      <w:rPr>
        <w:rFonts w:ascii="Courier New" w:hAnsi="Courier New" w:cs="Courier New" w:hint="default"/>
      </w:rPr>
    </w:lvl>
    <w:lvl w:ilvl="8" w:tplc="04160005" w:tentative="1">
      <w:start w:val="1"/>
      <w:numFmt w:val="bullet"/>
      <w:lvlText w:val=""/>
      <w:lvlJc w:val="left"/>
      <w:pPr>
        <w:ind w:left="7272" w:hanging="360"/>
      </w:pPr>
      <w:rPr>
        <w:rFonts w:ascii="Wingdings" w:hAnsi="Wingdings" w:hint="default"/>
      </w:rPr>
    </w:lvl>
  </w:abstractNum>
  <w:abstractNum w:abstractNumId="3" w15:restartNumberingAfterBreak="0">
    <w:nsid w:val="094F5CD9"/>
    <w:multiLevelType w:val="multilevel"/>
    <w:tmpl w:val="FE06CC24"/>
    <w:lvl w:ilvl="0">
      <w:start w:val="1"/>
      <w:numFmt w:val="bullet"/>
      <w:lvlText w:val=""/>
      <w:lvlJc w:val="left"/>
      <w:pPr>
        <w:ind w:left="364" w:hanging="360"/>
      </w:pPr>
      <w:rPr>
        <w:rFonts w:ascii="Symbol" w:hAnsi="Symbol" w:hint="default"/>
      </w:rPr>
    </w:lvl>
    <w:lvl w:ilvl="1">
      <w:start w:val="1"/>
      <w:numFmt w:val="bullet"/>
      <w:lvlText w:val="o"/>
      <w:lvlJc w:val="left"/>
      <w:pPr>
        <w:ind w:left="796" w:hanging="432"/>
      </w:pPr>
      <w:rPr>
        <w:rFonts w:ascii="Courier New" w:hAnsi="Courier New" w:cs="Courier New" w:hint="default"/>
      </w:rPr>
    </w:lvl>
    <w:lvl w:ilvl="2">
      <w:start w:val="1"/>
      <w:numFmt w:val="decimal"/>
      <w:lvlText w:val="%1.%2.%3."/>
      <w:lvlJc w:val="left"/>
      <w:pPr>
        <w:ind w:left="1228" w:hanging="504"/>
      </w:pPr>
    </w:lvl>
    <w:lvl w:ilvl="3">
      <w:start w:val="1"/>
      <w:numFmt w:val="decimal"/>
      <w:lvlText w:val="%1.%2.%3.%4."/>
      <w:lvlJc w:val="left"/>
      <w:pPr>
        <w:ind w:left="1732" w:hanging="648"/>
      </w:pPr>
    </w:lvl>
    <w:lvl w:ilvl="4">
      <w:start w:val="1"/>
      <w:numFmt w:val="decimal"/>
      <w:lvlText w:val="%1.%2.%3.%4.%5."/>
      <w:lvlJc w:val="left"/>
      <w:pPr>
        <w:ind w:left="2236" w:hanging="792"/>
      </w:pPr>
    </w:lvl>
    <w:lvl w:ilvl="5">
      <w:start w:val="1"/>
      <w:numFmt w:val="decimal"/>
      <w:lvlText w:val="%1.%2.%3.%4.%5.%6."/>
      <w:lvlJc w:val="left"/>
      <w:pPr>
        <w:ind w:left="2740" w:hanging="936"/>
      </w:pPr>
    </w:lvl>
    <w:lvl w:ilvl="6">
      <w:start w:val="1"/>
      <w:numFmt w:val="decimal"/>
      <w:lvlText w:val="%1.%2.%3.%4.%5.%6.%7."/>
      <w:lvlJc w:val="left"/>
      <w:pPr>
        <w:ind w:left="3244" w:hanging="1080"/>
      </w:pPr>
    </w:lvl>
    <w:lvl w:ilvl="7">
      <w:start w:val="1"/>
      <w:numFmt w:val="decimal"/>
      <w:lvlText w:val="%1.%2.%3.%4.%5.%6.%7.%8."/>
      <w:lvlJc w:val="left"/>
      <w:pPr>
        <w:ind w:left="3748" w:hanging="1224"/>
      </w:pPr>
    </w:lvl>
    <w:lvl w:ilvl="8">
      <w:start w:val="1"/>
      <w:numFmt w:val="decimal"/>
      <w:lvlText w:val="%1.%2.%3.%4.%5.%6.%7.%8.%9."/>
      <w:lvlJc w:val="left"/>
      <w:pPr>
        <w:ind w:left="4324" w:hanging="1440"/>
      </w:pPr>
    </w:lvl>
  </w:abstractNum>
  <w:abstractNum w:abstractNumId="4" w15:restartNumberingAfterBreak="0">
    <w:nsid w:val="0BCB20E6"/>
    <w:multiLevelType w:val="hybridMultilevel"/>
    <w:tmpl w:val="80E8A35E"/>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5" w15:restartNumberingAfterBreak="0">
    <w:nsid w:val="0CC76B9C"/>
    <w:multiLevelType w:val="multilevel"/>
    <w:tmpl w:val="7DEC496E"/>
    <w:lvl w:ilvl="0">
      <w:start w:val="1"/>
      <w:numFmt w:val="bullet"/>
      <w:lvlText w:val=""/>
      <w:lvlJc w:val="left"/>
      <w:pPr>
        <w:ind w:left="364" w:hanging="360"/>
      </w:pPr>
      <w:rPr>
        <w:rFonts w:ascii="Symbol" w:hAnsi="Symbol" w:hint="default"/>
      </w:rPr>
    </w:lvl>
    <w:lvl w:ilvl="1">
      <w:start w:val="1"/>
      <w:numFmt w:val="decimal"/>
      <w:lvlText w:val="%1.%2."/>
      <w:lvlJc w:val="left"/>
      <w:pPr>
        <w:ind w:left="796" w:hanging="432"/>
      </w:pPr>
    </w:lvl>
    <w:lvl w:ilvl="2">
      <w:start w:val="1"/>
      <w:numFmt w:val="decimal"/>
      <w:lvlText w:val="%1.%2.%3."/>
      <w:lvlJc w:val="left"/>
      <w:pPr>
        <w:ind w:left="1228" w:hanging="504"/>
      </w:pPr>
    </w:lvl>
    <w:lvl w:ilvl="3">
      <w:start w:val="1"/>
      <w:numFmt w:val="decimal"/>
      <w:lvlText w:val="%1.%2.%3.%4."/>
      <w:lvlJc w:val="left"/>
      <w:pPr>
        <w:ind w:left="1732" w:hanging="648"/>
      </w:pPr>
    </w:lvl>
    <w:lvl w:ilvl="4">
      <w:start w:val="1"/>
      <w:numFmt w:val="decimal"/>
      <w:lvlText w:val="%1.%2.%3.%4.%5."/>
      <w:lvlJc w:val="left"/>
      <w:pPr>
        <w:ind w:left="2236" w:hanging="792"/>
      </w:pPr>
    </w:lvl>
    <w:lvl w:ilvl="5">
      <w:start w:val="1"/>
      <w:numFmt w:val="decimal"/>
      <w:lvlText w:val="%1.%2.%3.%4.%5.%6."/>
      <w:lvlJc w:val="left"/>
      <w:pPr>
        <w:ind w:left="2740" w:hanging="936"/>
      </w:pPr>
    </w:lvl>
    <w:lvl w:ilvl="6">
      <w:start w:val="1"/>
      <w:numFmt w:val="decimal"/>
      <w:lvlText w:val="%1.%2.%3.%4.%5.%6.%7."/>
      <w:lvlJc w:val="left"/>
      <w:pPr>
        <w:ind w:left="3244" w:hanging="1080"/>
      </w:pPr>
    </w:lvl>
    <w:lvl w:ilvl="7">
      <w:start w:val="1"/>
      <w:numFmt w:val="decimal"/>
      <w:lvlText w:val="%1.%2.%3.%4.%5.%6.%7.%8."/>
      <w:lvlJc w:val="left"/>
      <w:pPr>
        <w:ind w:left="3748" w:hanging="1224"/>
      </w:pPr>
    </w:lvl>
    <w:lvl w:ilvl="8">
      <w:start w:val="1"/>
      <w:numFmt w:val="decimal"/>
      <w:lvlText w:val="%1.%2.%3.%4.%5.%6.%7.%8.%9."/>
      <w:lvlJc w:val="left"/>
      <w:pPr>
        <w:ind w:left="4324" w:hanging="1440"/>
      </w:pPr>
    </w:lvl>
  </w:abstractNum>
  <w:abstractNum w:abstractNumId="6" w15:restartNumberingAfterBreak="0">
    <w:nsid w:val="0FB415D1"/>
    <w:multiLevelType w:val="hybridMultilevel"/>
    <w:tmpl w:val="E90899D0"/>
    <w:lvl w:ilvl="0" w:tplc="04160001">
      <w:start w:val="1"/>
      <w:numFmt w:val="bullet"/>
      <w:lvlText w:val=""/>
      <w:lvlJc w:val="left"/>
      <w:pPr>
        <w:ind w:left="1512" w:hanging="360"/>
      </w:pPr>
      <w:rPr>
        <w:rFonts w:ascii="Symbol" w:hAnsi="Symbol" w:hint="default"/>
      </w:rPr>
    </w:lvl>
    <w:lvl w:ilvl="1" w:tplc="04160003" w:tentative="1">
      <w:start w:val="1"/>
      <w:numFmt w:val="bullet"/>
      <w:lvlText w:val="o"/>
      <w:lvlJc w:val="left"/>
      <w:pPr>
        <w:ind w:left="2232" w:hanging="360"/>
      </w:pPr>
      <w:rPr>
        <w:rFonts w:ascii="Courier New" w:hAnsi="Courier New" w:cs="Courier New" w:hint="default"/>
      </w:rPr>
    </w:lvl>
    <w:lvl w:ilvl="2" w:tplc="04160005" w:tentative="1">
      <w:start w:val="1"/>
      <w:numFmt w:val="bullet"/>
      <w:lvlText w:val=""/>
      <w:lvlJc w:val="left"/>
      <w:pPr>
        <w:ind w:left="2952" w:hanging="360"/>
      </w:pPr>
      <w:rPr>
        <w:rFonts w:ascii="Wingdings" w:hAnsi="Wingdings" w:hint="default"/>
      </w:rPr>
    </w:lvl>
    <w:lvl w:ilvl="3" w:tplc="04160001" w:tentative="1">
      <w:start w:val="1"/>
      <w:numFmt w:val="bullet"/>
      <w:lvlText w:val=""/>
      <w:lvlJc w:val="left"/>
      <w:pPr>
        <w:ind w:left="3672" w:hanging="360"/>
      </w:pPr>
      <w:rPr>
        <w:rFonts w:ascii="Symbol" w:hAnsi="Symbol" w:hint="default"/>
      </w:rPr>
    </w:lvl>
    <w:lvl w:ilvl="4" w:tplc="04160003" w:tentative="1">
      <w:start w:val="1"/>
      <w:numFmt w:val="bullet"/>
      <w:lvlText w:val="o"/>
      <w:lvlJc w:val="left"/>
      <w:pPr>
        <w:ind w:left="4392" w:hanging="360"/>
      </w:pPr>
      <w:rPr>
        <w:rFonts w:ascii="Courier New" w:hAnsi="Courier New" w:cs="Courier New" w:hint="default"/>
      </w:rPr>
    </w:lvl>
    <w:lvl w:ilvl="5" w:tplc="04160005" w:tentative="1">
      <w:start w:val="1"/>
      <w:numFmt w:val="bullet"/>
      <w:lvlText w:val=""/>
      <w:lvlJc w:val="left"/>
      <w:pPr>
        <w:ind w:left="5112" w:hanging="360"/>
      </w:pPr>
      <w:rPr>
        <w:rFonts w:ascii="Wingdings" w:hAnsi="Wingdings" w:hint="default"/>
      </w:rPr>
    </w:lvl>
    <w:lvl w:ilvl="6" w:tplc="04160001" w:tentative="1">
      <w:start w:val="1"/>
      <w:numFmt w:val="bullet"/>
      <w:lvlText w:val=""/>
      <w:lvlJc w:val="left"/>
      <w:pPr>
        <w:ind w:left="5832" w:hanging="360"/>
      </w:pPr>
      <w:rPr>
        <w:rFonts w:ascii="Symbol" w:hAnsi="Symbol" w:hint="default"/>
      </w:rPr>
    </w:lvl>
    <w:lvl w:ilvl="7" w:tplc="04160003" w:tentative="1">
      <w:start w:val="1"/>
      <w:numFmt w:val="bullet"/>
      <w:lvlText w:val="o"/>
      <w:lvlJc w:val="left"/>
      <w:pPr>
        <w:ind w:left="6552" w:hanging="360"/>
      </w:pPr>
      <w:rPr>
        <w:rFonts w:ascii="Courier New" w:hAnsi="Courier New" w:cs="Courier New" w:hint="default"/>
      </w:rPr>
    </w:lvl>
    <w:lvl w:ilvl="8" w:tplc="04160005" w:tentative="1">
      <w:start w:val="1"/>
      <w:numFmt w:val="bullet"/>
      <w:lvlText w:val=""/>
      <w:lvlJc w:val="left"/>
      <w:pPr>
        <w:ind w:left="7272" w:hanging="360"/>
      </w:pPr>
      <w:rPr>
        <w:rFonts w:ascii="Wingdings" w:hAnsi="Wingdings" w:hint="default"/>
      </w:rPr>
    </w:lvl>
  </w:abstractNum>
  <w:abstractNum w:abstractNumId="7" w15:restartNumberingAfterBreak="0">
    <w:nsid w:val="10D9121F"/>
    <w:multiLevelType w:val="hybridMultilevel"/>
    <w:tmpl w:val="B388F0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15:restartNumberingAfterBreak="0">
    <w:nsid w:val="114A6547"/>
    <w:multiLevelType w:val="hybridMultilevel"/>
    <w:tmpl w:val="664E299C"/>
    <w:lvl w:ilvl="0" w:tplc="04160001">
      <w:start w:val="1"/>
      <w:numFmt w:val="bullet"/>
      <w:lvlText w:val=""/>
      <w:lvlJc w:val="left"/>
      <w:pPr>
        <w:ind w:left="1510" w:hanging="360"/>
      </w:pPr>
      <w:rPr>
        <w:rFonts w:ascii="Symbol" w:hAnsi="Symbol" w:hint="default"/>
      </w:rPr>
    </w:lvl>
    <w:lvl w:ilvl="1" w:tplc="04160003" w:tentative="1">
      <w:start w:val="1"/>
      <w:numFmt w:val="bullet"/>
      <w:lvlText w:val="o"/>
      <w:lvlJc w:val="left"/>
      <w:pPr>
        <w:ind w:left="2230" w:hanging="360"/>
      </w:pPr>
      <w:rPr>
        <w:rFonts w:ascii="Courier New" w:hAnsi="Courier New" w:cs="Courier New" w:hint="default"/>
      </w:rPr>
    </w:lvl>
    <w:lvl w:ilvl="2" w:tplc="04160005" w:tentative="1">
      <w:start w:val="1"/>
      <w:numFmt w:val="bullet"/>
      <w:lvlText w:val=""/>
      <w:lvlJc w:val="left"/>
      <w:pPr>
        <w:ind w:left="2950" w:hanging="360"/>
      </w:pPr>
      <w:rPr>
        <w:rFonts w:ascii="Wingdings" w:hAnsi="Wingdings" w:hint="default"/>
      </w:rPr>
    </w:lvl>
    <w:lvl w:ilvl="3" w:tplc="04160001" w:tentative="1">
      <w:start w:val="1"/>
      <w:numFmt w:val="bullet"/>
      <w:lvlText w:val=""/>
      <w:lvlJc w:val="left"/>
      <w:pPr>
        <w:ind w:left="3670" w:hanging="360"/>
      </w:pPr>
      <w:rPr>
        <w:rFonts w:ascii="Symbol" w:hAnsi="Symbol" w:hint="default"/>
      </w:rPr>
    </w:lvl>
    <w:lvl w:ilvl="4" w:tplc="04160003" w:tentative="1">
      <w:start w:val="1"/>
      <w:numFmt w:val="bullet"/>
      <w:lvlText w:val="o"/>
      <w:lvlJc w:val="left"/>
      <w:pPr>
        <w:ind w:left="4390" w:hanging="360"/>
      </w:pPr>
      <w:rPr>
        <w:rFonts w:ascii="Courier New" w:hAnsi="Courier New" w:cs="Courier New" w:hint="default"/>
      </w:rPr>
    </w:lvl>
    <w:lvl w:ilvl="5" w:tplc="04160005" w:tentative="1">
      <w:start w:val="1"/>
      <w:numFmt w:val="bullet"/>
      <w:lvlText w:val=""/>
      <w:lvlJc w:val="left"/>
      <w:pPr>
        <w:ind w:left="5110" w:hanging="360"/>
      </w:pPr>
      <w:rPr>
        <w:rFonts w:ascii="Wingdings" w:hAnsi="Wingdings" w:hint="default"/>
      </w:rPr>
    </w:lvl>
    <w:lvl w:ilvl="6" w:tplc="04160001" w:tentative="1">
      <w:start w:val="1"/>
      <w:numFmt w:val="bullet"/>
      <w:lvlText w:val=""/>
      <w:lvlJc w:val="left"/>
      <w:pPr>
        <w:ind w:left="5830" w:hanging="360"/>
      </w:pPr>
      <w:rPr>
        <w:rFonts w:ascii="Symbol" w:hAnsi="Symbol" w:hint="default"/>
      </w:rPr>
    </w:lvl>
    <w:lvl w:ilvl="7" w:tplc="04160003" w:tentative="1">
      <w:start w:val="1"/>
      <w:numFmt w:val="bullet"/>
      <w:lvlText w:val="o"/>
      <w:lvlJc w:val="left"/>
      <w:pPr>
        <w:ind w:left="6550" w:hanging="360"/>
      </w:pPr>
      <w:rPr>
        <w:rFonts w:ascii="Courier New" w:hAnsi="Courier New" w:cs="Courier New" w:hint="default"/>
      </w:rPr>
    </w:lvl>
    <w:lvl w:ilvl="8" w:tplc="04160005" w:tentative="1">
      <w:start w:val="1"/>
      <w:numFmt w:val="bullet"/>
      <w:lvlText w:val=""/>
      <w:lvlJc w:val="left"/>
      <w:pPr>
        <w:ind w:left="7270" w:hanging="360"/>
      </w:pPr>
      <w:rPr>
        <w:rFonts w:ascii="Wingdings" w:hAnsi="Wingdings" w:hint="default"/>
      </w:rPr>
    </w:lvl>
  </w:abstractNum>
  <w:abstractNum w:abstractNumId="9" w15:restartNumberingAfterBreak="0">
    <w:nsid w:val="18083140"/>
    <w:multiLevelType w:val="hybridMultilevel"/>
    <w:tmpl w:val="1D163390"/>
    <w:lvl w:ilvl="0" w:tplc="04160001">
      <w:start w:val="1"/>
      <w:numFmt w:val="bullet"/>
      <w:lvlText w:val=""/>
      <w:lvlJc w:val="left"/>
      <w:pPr>
        <w:ind w:left="1512" w:hanging="360"/>
      </w:pPr>
      <w:rPr>
        <w:rFonts w:ascii="Symbol" w:hAnsi="Symbol" w:hint="default"/>
      </w:rPr>
    </w:lvl>
    <w:lvl w:ilvl="1" w:tplc="04160003" w:tentative="1">
      <w:start w:val="1"/>
      <w:numFmt w:val="bullet"/>
      <w:lvlText w:val="o"/>
      <w:lvlJc w:val="left"/>
      <w:pPr>
        <w:ind w:left="2232" w:hanging="360"/>
      </w:pPr>
      <w:rPr>
        <w:rFonts w:ascii="Courier New" w:hAnsi="Courier New" w:cs="Courier New" w:hint="default"/>
      </w:rPr>
    </w:lvl>
    <w:lvl w:ilvl="2" w:tplc="04160005" w:tentative="1">
      <w:start w:val="1"/>
      <w:numFmt w:val="bullet"/>
      <w:lvlText w:val=""/>
      <w:lvlJc w:val="left"/>
      <w:pPr>
        <w:ind w:left="2952" w:hanging="360"/>
      </w:pPr>
      <w:rPr>
        <w:rFonts w:ascii="Wingdings" w:hAnsi="Wingdings" w:hint="default"/>
      </w:rPr>
    </w:lvl>
    <w:lvl w:ilvl="3" w:tplc="04160001" w:tentative="1">
      <w:start w:val="1"/>
      <w:numFmt w:val="bullet"/>
      <w:lvlText w:val=""/>
      <w:lvlJc w:val="left"/>
      <w:pPr>
        <w:ind w:left="3672" w:hanging="360"/>
      </w:pPr>
      <w:rPr>
        <w:rFonts w:ascii="Symbol" w:hAnsi="Symbol" w:hint="default"/>
      </w:rPr>
    </w:lvl>
    <w:lvl w:ilvl="4" w:tplc="04160003" w:tentative="1">
      <w:start w:val="1"/>
      <w:numFmt w:val="bullet"/>
      <w:lvlText w:val="o"/>
      <w:lvlJc w:val="left"/>
      <w:pPr>
        <w:ind w:left="4392" w:hanging="360"/>
      </w:pPr>
      <w:rPr>
        <w:rFonts w:ascii="Courier New" w:hAnsi="Courier New" w:cs="Courier New" w:hint="default"/>
      </w:rPr>
    </w:lvl>
    <w:lvl w:ilvl="5" w:tplc="04160005" w:tentative="1">
      <w:start w:val="1"/>
      <w:numFmt w:val="bullet"/>
      <w:lvlText w:val=""/>
      <w:lvlJc w:val="left"/>
      <w:pPr>
        <w:ind w:left="5112" w:hanging="360"/>
      </w:pPr>
      <w:rPr>
        <w:rFonts w:ascii="Wingdings" w:hAnsi="Wingdings" w:hint="default"/>
      </w:rPr>
    </w:lvl>
    <w:lvl w:ilvl="6" w:tplc="04160001" w:tentative="1">
      <w:start w:val="1"/>
      <w:numFmt w:val="bullet"/>
      <w:lvlText w:val=""/>
      <w:lvlJc w:val="left"/>
      <w:pPr>
        <w:ind w:left="5832" w:hanging="360"/>
      </w:pPr>
      <w:rPr>
        <w:rFonts w:ascii="Symbol" w:hAnsi="Symbol" w:hint="default"/>
      </w:rPr>
    </w:lvl>
    <w:lvl w:ilvl="7" w:tplc="04160003" w:tentative="1">
      <w:start w:val="1"/>
      <w:numFmt w:val="bullet"/>
      <w:lvlText w:val="o"/>
      <w:lvlJc w:val="left"/>
      <w:pPr>
        <w:ind w:left="6552" w:hanging="360"/>
      </w:pPr>
      <w:rPr>
        <w:rFonts w:ascii="Courier New" w:hAnsi="Courier New" w:cs="Courier New" w:hint="default"/>
      </w:rPr>
    </w:lvl>
    <w:lvl w:ilvl="8" w:tplc="04160005" w:tentative="1">
      <w:start w:val="1"/>
      <w:numFmt w:val="bullet"/>
      <w:lvlText w:val=""/>
      <w:lvlJc w:val="left"/>
      <w:pPr>
        <w:ind w:left="7272" w:hanging="360"/>
      </w:pPr>
      <w:rPr>
        <w:rFonts w:ascii="Wingdings" w:hAnsi="Wingdings" w:hint="default"/>
      </w:rPr>
    </w:lvl>
  </w:abstractNum>
  <w:abstractNum w:abstractNumId="10" w15:restartNumberingAfterBreak="0">
    <w:nsid w:val="19673768"/>
    <w:multiLevelType w:val="hybridMultilevel"/>
    <w:tmpl w:val="83CCD008"/>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1" w15:restartNumberingAfterBreak="0">
    <w:nsid w:val="20300A03"/>
    <w:multiLevelType w:val="multilevel"/>
    <w:tmpl w:val="7DEC496E"/>
    <w:lvl w:ilvl="0">
      <w:start w:val="1"/>
      <w:numFmt w:val="bullet"/>
      <w:lvlText w:val=""/>
      <w:lvlJc w:val="left"/>
      <w:pPr>
        <w:ind w:left="364" w:hanging="360"/>
      </w:pPr>
      <w:rPr>
        <w:rFonts w:ascii="Symbol" w:hAnsi="Symbol" w:hint="default"/>
      </w:rPr>
    </w:lvl>
    <w:lvl w:ilvl="1">
      <w:start w:val="1"/>
      <w:numFmt w:val="decimal"/>
      <w:lvlText w:val="%1.%2."/>
      <w:lvlJc w:val="left"/>
      <w:pPr>
        <w:ind w:left="796" w:hanging="432"/>
      </w:pPr>
    </w:lvl>
    <w:lvl w:ilvl="2">
      <w:start w:val="1"/>
      <w:numFmt w:val="decimal"/>
      <w:lvlText w:val="%1.%2.%3."/>
      <w:lvlJc w:val="left"/>
      <w:pPr>
        <w:ind w:left="1228" w:hanging="504"/>
      </w:pPr>
    </w:lvl>
    <w:lvl w:ilvl="3">
      <w:start w:val="1"/>
      <w:numFmt w:val="decimal"/>
      <w:lvlText w:val="%1.%2.%3.%4."/>
      <w:lvlJc w:val="left"/>
      <w:pPr>
        <w:ind w:left="1732" w:hanging="648"/>
      </w:pPr>
    </w:lvl>
    <w:lvl w:ilvl="4">
      <w:start w:val="1"/>
      <w:numFmt w:val="decimal"/>
      <w:lvlText w:val="%1.%2.%3.%4.%5."/>
      <w:lvlJc w:val="left"/>
      <w:pPr>
        <w:ind w:left="2236" w:hanging="792"/>
      </w:pPr>
    </w:lvl>
    <w:lvl w:ilvl="5">
      <w:start w:val="1"/>
      <w:numFmt w:val="decimal"/>
      <w:lvlText w:val="%1.%2.%3.%4.%5.%6."/>
      <w:lvlJc w:val="left"/>
      <w:pPr>
        <w:ind w:left="2740" w:hanging="936"/>
      </w:pPr>
    </w:lvl>
    <w:lvl w:ilvl="6">
      <w:start w:val="1"/>
      <w:numFmt w:val="decimal"/>
      <w:lvlText w:val="%1.%2.%3.%4.%5.%6.%7."/>
      <w:lvlJc w:val="left"/>
      <w:pPr>
        <w:ind w:left="3244" w:hanging="1080"/>
      </w:pPr>
    </w:lvl>
    <w:lvl w:ilvl="7">
      <w:start w:val="1"/>
      <w:numFmt w:val="decimal"/>
      <w:lvlText w:val="%1.%2.%3.%4.%5.%6.%7.%8."/>
      <w:lvlJc w:val="left"/>
      <w:pPr>
        <w:ind w:left="3748" w:hanging="1224"/>
      </w:pPr>
    </w:lvl>
    <w:lvl w:ilvl="8">
      <w:start w:val="1"/>
      <w:numFmt w:val="decimal"/>
      <w:lvlText w:val="%1.%2.%3.%4.%5.%6.%7.%8.%9."/>
      <w:lvlJc w:val="left"/>
      <w:pPr>
        <w:ind w:left="4324" w:hanging="1440"/>
      </w:pPr>
    </w:lvl>
  </w:abstractNum>
  <w:abstractNum w:abstractNumId="12" w15:restartNumberingAfterBreak="0">
    <w:nsid w:val="27AC19B4"/>
    <w:multiLevelType w:val="hybridMultilevel"/>
    <w:tmpl w:val="697298CA"/>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3" w15:restartNumberingAfterBreak="0">
    <w:nsid w:val="2BD7032F"/>
    <w:multiLevelType w:val="hybridMultilevel"/>
    <w:tmpl w:val="A2D0ABC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4" w15:restartNumberingAfterBreak="0">
    <w:nsid w:val="31C344DF"/>
    <w:multiLevelType w:val="hybridMultilevel"/>
    <w:tmpl w:val="D4F8C742"/>
    <w:lvl w:ilvl="0" w:tplc="04160001">
      <w:start w:val="1"/>
      <w:numFmt w:val="bullet"/>
      <w:lvlText w:val=""/>
      <w:lvlJc w:val="left"/>
      <w:pPr>
        <w:ind w:left="1512" w:hanging="360"/>
      </w:pPr>
      <w:rPr>
        <w:rFonts w:ascii="Symbol" w:hAnsi="Symbol" w:hint="default"/>
      </w:rPr>
    </w:lvl>
    <w:lvl w:ilvl="1" w:tplc="04160003" w:tentative="1">
      <w:start w:val="1"/>
      <w:numFmt w:val="bullet"/>
      <w:lvlText w:val="o"/>
      <w:lvlJc w:val="left"/>
      <w:pPr>
        <w:ind w:left="2232" w:hanging="360"/>
      </w:pPr>
      <w:rPr>
        <w:rFonts w:ascii="Courier New" w:hAnsi="Courier New" w:cs="Courier New" w:hint="default"/>
      </w:rPr>
    </w:lvl>
    <w:lvl w:ilvl="2" w:tplc="04160005" w:tentative="1">
      <w:start w:val="1"/>
      <w:numFmt w:val="bullet"/>
      <w:lvlText w:val=""/>
      <w:lvlJc w:val="left"/>
      <w:pPr>
        <w:ind w:left="2952" w:hanging="360"/>
      </w:pPr>
      <w:rPr>
        <w:rFonts w:ascii="Wingdings" w:hAnsi="Wingdings" w:hint="default"/>
      </w:rPr>
    </w:lvl>
    <w:lvl w:ilvl="3" w:tplc="04160001" w:tentative="1">
      <w:start w:val="1"/>
      <w:numFmt w:val="bullet"/>
      <w:lvlText w:val=""/>
      <w:lvlJc w:val="left"/>
      <w:pPr>
        <w:ind w:left="3672" w:hanging="360"/>
      </w:pPr>
      <w:rPr>
        <w:rFonts w:ascii="Symbol" w:hAnsi="Symbol" w:hint="default"/>
      </w:rPr>
    </w:lvl>
    <w:lvl w:ilvl="4" w:tplc="04160003" w:tentative="1">
      <w:start w:val="1"/>
      <w:numFmt w:val="bullet"/>
      <w:lvlText w:val="o"/>
      <w:lvlJc w:val="left"/>
      <w:pPr>
        <w:ind w:left="4392" w:hanging="360"/>
      </w:pPr>
      <w:rPr>
        <w:rFonts w:ascii="Courier New" w:hAnsi="Courier New" w:cs="Courier New" w:hint="default"/>
      </w:rPr>
    </w:lvl>
    <w:lvl w:ilvl="5" w:tplc="04160005" w:tentative="1">
      <w:start w:val="1"/>
      <w:numFmt w:val="bullet"/>
      <w:lvlText w:val=""/>
      <w:lvlJc w:val="left"/>
      <w:pPr>
        <w:ind w:left="5112" w:hanging="360"/>
      </w:pPr>
      <w:rPr>
        <w:rFonts w:ascii="Wingdings" w:hAnsi="Wingdings" w:hint="default"/>
      </w:rPr>
    </w:lvl>
    <w:lvl w:ilvl="6" w:tplc="04160001" w:tentative="1">
      <w:start w:val="1"/>
      <w:numFmt w:val="bullet"/>
      <w:lvlText w:val=""/>
      <w:lvlJc w:val="left"/>
      <w:pPr>
        <w:ind w:left="5832" w:hanging="360"/>
      </w:pPr>
      <w:rPr>
        <w:rFonts w:ascii="Symbol" w:hAnsi="Symbol" w:hint="default"/>
      </w:rPr>
    </w:lvl>
    <w:lvl w:ilvl="7" w:tplc="04160003" w:tentative="1">
      <w:start w:val="1"/>
      <w:numFmt w:val="bullet"/>
      <w:lvlText w:val="o"/>
      <w:lvlJc w:val="left"/>
      <w:pPr>
        <w:ind w:left="6552" w:hanging="360"/>
      </w:pPr>
      <w:rPr>
        <w:rFonts w:ascii="Courier New" w:hAnsi="Courier New" w:cs="Courier New" w:hint="default"/>
      </w:rPr>
    </w:lvl>
    <w:lvl w:ilvl="8" w:tplc="04160005" w:tentative="1">
      <w:start w:val="1"/>
      <w:numFmt w:val="bullet"/>
      <w:lvlText w:val=""/>
      <w:lvlJc w:val="left"/>
      <w:pPr>
        <w:ind w:left="7272" w:hanging="360"/>
      </w:pPr>
      <w:rPr>
        <w:rFonts w:ascii="Wingdings" w:hAnsi="Wingdings" w:hint="default"/>
      </w:rPr>
    </w:lvl>
  </w:abstractNum>
  <w:abstractNum w:abstractNumId="15" w15:restartNumberingAfterBreak="0">
    <w:nsid w:val="3B2D78B6"/>
    <w:multiLevelType w:val="hybridMultilevel"/>
    <w:tmpl w:val="696A8586"/>
    <w:lvl w:ilvl="0" w:tplc="04160001">
      <w:start w:val="1"/>
      <w:numFmt w:val="bullet"/>
      <w:lvlText w:val=""/>
      <w:lvlJc w:val="left"/>
      <w:pPr>
        <w:ind w:left="1508" w:hanging="360"/>
      </w:pPr>
      <w:rPr>
        <w:rFonts w:ascii="Symbol" w:hAnsi="Symbol" w:hint="default"/>
      </w:rPr>
    </w:lvl>
    <w:lvl w:ilvl="1" w:tplc="04160003" w:tentative="1">
      <w:start w:val="1"/>
      <w:numFmt w:val="bullet"/>
      <w:lvlText w:val="o"/>
      <w:lvlJc w:val="left"/>
      <w:pPr>
        <w:ind w:left="2228" w:hanging="360"/>
      </w:pPr>
      <w:rPr>
        <w:rFonts w:ascii="Courier New" w:hAnsi="Courier New" w:cs="Courier New" w:hint="default"/>
      </w:rPr>
    </w:lvl>
    <w:lvl w:ilvl="2" w:tplc="04160005" w:tentative="1">
      <w:start w:val="1"/>
      <w:numFmt w:val="bullet"/>
      <w:lvlText w:val=""/>
      <w:lvlJc w:val="left"/>
      <w:pPr>
        <w:ind w:left="2948" w:hanging="360"/>
      </w:pPr>
      <w:rPr>
        <w:rFonts w:ascii="Wingdings" w:hAnsi="Wingdings" w:hint="default"/>
      </w:rPr>
    </w:lvl>
    <w:lvl w:ilvl="3" w:tplc="04160001" w:tentative="1">
      <w:start w:val="1"/>
      <w:numFmt w:val="bullet"/>
      <w:lvlText w:val=""/>
      <w:lvlJc w:val="left"/>
      <w:pPr>
        <w:ind w:left="3668" w:hanging="360"/>
      </w:pPr>
      <w:rPr>
        <w:rFonts w:ascii="Symbol" w:hAnsi="Symbol" w:hint="default"/>
      </w:rPr>
    </w:lvl>
    <w:lvl w:ilvl="4" w:tplc="04160003" w:tentative="1">
      <w:start w:val="1"/>
      <w:numFmt w:val="bullet"/>
      <w:lvlText w:val="o"/>
      <w:lvlJc w:val="left"/>
      <w:pPr>
        <w:ind w:left="4388" w:hanging="360"/>
      </w:pPr>
      <w:rPr>
        <w:rFonts w:ascii="Courier New" w:hAnsi="Courier New" w:cs="Courier New" w:hint="default"/>
      </w:rPr>
    </w:lvl>
    <w:lvl w:ilvl="5" w:tplc="04160005" w:tentative="1">
      <w:start w:val="1"/>
      <w:numFmt w:val="bullet"/>
      <w:lvlText w:val=""/>
      <w:lvlJc w:val="left"/>
      <w:pPr>
        <w:ind w:left="5108" w:hanging="360"/>
      </w:pPr>
      <w:rPr>
        <w:rFonts w:ascii="Wingdings" w:hAnsi="Wingdings" w:hint="default"/>
      </w:rPr>
    </w:lvl>
    <w:lvl w:ilvl="6" w:tplc="04160001" w:tentative="1">
      <w:start w:val="1"/>
      <w:numFmt w:val="bullet"/>
      <w:lvlText w:val=""/>
      <w:lvlJc w:val="left"/>
      <w:pPr>
        <w:ind w:left="5828" w:hanging="360"/>
      </w:pPr>
      <w:rPr>
        <w:rFonts w:ascii="Symbol" w:hAnsi="Symbol" w:hint="default"/>
      </w:rPr>
    </w:lvl>
    <w:lvl w:ilvl="7" w:tplc="04160003" w:tentative="1">
      <w:start w:val="1"/>
      <w:numFmt w:val="bullet"/>
      <w:lvlText w:val="o"/>
      <w:lvlJc w:val="left"/>
      <w:pPr>
        <w:ind w:left="6548" w:hanging="360"/>
      </w:pPr>
      <w:rPr>
        <w:rFonts w:ascii="Courier New" w:hAnsi="Courier New" w:cs="Courier New" w:hint="default"/>
      </w:rPr>
    </w:lvl>
    <w:lvl w:ilvl="8" w:tplc="04160005" w:tentative="1">
      <w:start w:val="1"/>
      <w:numFmt w:val="bullet"/>
      <w:lvlText w:val=""/>
      <w:lvlJc w:val="left"/>
      <w:pPr>
        <w:ind w:left="7268" w:hanging="360"/>
      </w:pPr>
      <w:rPr>
        <w:rFonts w:ascii="Wingdings" w:hAnsi="Wingdings" w:hint="default"/>
      </w:rPr>
    </w:lvl>
  </w:abstractNum>
  <w:abstractNum w:abstractNumId="16" w15:restartNumberingAfterBreak="0">
    <w:nsid w:val="45AD3E46"/>
    <w:multiLevelType w:val="hybridMultilevel"/>
    <w:tmpl w:val="A69C1C54"/>
    <w:lvl w:ilvl="0" w:tplc="1DA823E6">
      <w:start w:val="1"/>
      <w:numFmt w:val="bullet"/>
      <w:pStyle w:val="Itens"/>
      <w:lvlText w:val=""/>
      <w:lvlJc w:val="left"/>
      <w:pPr>
        <w:ind w:left="1080" w:hanging="360"/>
      </w:pPr>
      <w:rPr>
        <w:rFonts w:ascii="Symbol" w:hAnsi="Symbol" w:hint="default"/>
      </w:rPr>
    </w:lvl>
    <w:lvl w:ilvl="1" w:tplc="04160003">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7" w15:restartNumberingAfterBreak="0">
    <w:nsid w:val="47777503"/>
    <w:multiLevelType w:val="multilevel"/>
    <w:tmpl w:val="AFB644A4"/>
    <w:lvl w:ilvl="0">
      <w:start w:val="1"/>
      <w:numFmt w:val="bullet"/>
      <w:lvlText w:val=""/>
      <w:lvlJc w:val="left"/>
      <w:pPr>
        <w:ind w:left="364" w:hanging="360"/>
      </w:pPr>
      <w:rPr>
        <w:rFonts w:ascii="Symbol" w:hAnsi="Symbol" w:hint="default"/>
      </w:rPr>
    </w:lvl>
    <w:lvl w:ilvl="1">
      <w:start w:val="1"/>
      <w:numFmt w:val="bullet"/>
      <w:lvlText w:val="o"/>
      <w:lvlJc w:val="left"/>
      <w:pPr>
        <w:ind w:left="796" w:hanging="432"/>
      </w:pPr>
      <w:rPr>
        <w:rFonts w:ascii="Courier New" w:hAnsi="Courier New" w:cs="Courier New" w:hint="default"/>
      </w:rPr>
    </w:lvl>
    <w:lvl w:ilvl="2">
      <w:start w:val="1"/>
      <w:numFmt w:val="decimal"/>
      <w:lvlText w:val="%1.%2.%3."/>
      <w:lvlJc w:val="left"/>
      <w:pPr>
        <w:ind w:left="1228" w:hanging="504"/>
      </w:pPr>
    </w:lvl>
    <w:lvl w:ilvl="3">
      <w:start w:val="1"/>
      <w:numFmt w:val="decimal"/>
      <w:lvlText w:val="%1.%2.%3.%4."/>
      <w:lvlJc w:val="left"/>
      <w:pPr>
        <w:ind w:left="1732" w:hanging="648"/>
      </w:pPr>
    </w:lvl>
    <w:lvl w:ilvl="4">
      <w:start w:val="1"/>
      <w:numFmt w:val="decimal"/>
      <w:lvlText w:val="%1.%2.%3.%4.%5."/>
      <w:lvlJc w:val="left"/>
      <w:pPr>
        <w:ind w:left="2236" w:hanging="792"/>
      </w:pPr>
    </w:lvl>
    <w:lvl w:ilvl="5">
      <w:start w:val="1"/>
      <w:numFmt w:val="decimal"/>
      <w:lvlText w:val="%1.%2.%3.%4.%5.%6."/>
      <w:lvlJc w:val="left"/>
      <w:pPr>
        <w:ind w:left="2740" w:hanging="936"/>
      </w:pPr>
    </w:lvl>
    <w:lvl w:ilvl="6">
      <w:start w:val="1"/>
      <w:numFmt w:val="decimal"/>
      <w:lvlText w:val="%1.%2.%3.%4.%5.%6.%7."/>
      <w:lvlJc w:val="left"/>
      <w:pPr>
        <w:ind w:left="3244" w:hanging="1080"/>
      </w:pPr>
    </w:lvl>
    <w:lvl w:ilvl="7">
      <w:start w:val="1"/>
      <w:numFmt w:val="decimal"/>
      <w:lvlText w:val="%1.%2.%3.%4.%5.%6.%7.%8."/>
      <w:lvlJc w:val="left"/>
      <w:pPr>
        <w:ind w:left="3748" w:hanging="1224"/>
      </w:pPr>
    </w:lvl>
    <w:lvl w:ilvl="8">
      <w:start w:val="1"/>
      <w:numFmt w:val="decimal"/>
      <w:lvlText w:val="%1.%2.%3.%4.%5.%6.%7.%8.%9."/>
      <w:lvlJc w:val="left"/>
      <w:pPr>
        <w:ind w:left="4324" w:hanging="1440"/>
      </w:pPr>
    </w:lvl>
  </w:abstractNum>
  <w:abstractNum w:abstractNumId="18" w15:restartNumberingAfterBreak="0">
    <w:nsid w:val="486B661D"/>
    <w:multiLevelType w:val="hybridMultilevel"/>
    <w:tmpl w:val="88188938"/>
    <w:lvl w:ilvl="0" w:tplc="04160001">
      <w:start w:val="1"/>
      <w:numFmt w:val="bullet"/>
      <w:lvlText w:val=""/>
      <w:lvlJc w:val="left"/>
      <w:pPr>
        <w:ind w:left="722" w:hanging="360"/>
      </w:pPr>
      <w:rPr>
        <w:rFonts w:ascii="Symbol" w:hAnsi="Symbol" w:hint="default"/>
      </w:rPr>
    </w:lvl>
    <w:lvl w:ilvl="1" w:tplc="04160003" w:tentative="1">
      <w:start w:val="1"/>
      <w:numFmt w:val="bullet"/>
      <w:lvlText w:val="o"/>
      <w:lvlJc w:val="left"/>
      <w:pPr>
        <w:ind w:left="1442" w:hanging="360"/>
      </w:pPr>
      <w:rPr>
        <w:rFonts w:ascii="Courier New" w:hAnsi="Courier New" w:cs="Courier New" w:hint="default"/>
      </w:rPr>
    </w:lvl>
    <w:lvl w:ilvl="2" w:tplc="04160005" w:tentative="1">
      <w:start w:val="1"/>
      <w:numFmt w:val="bullet"/>
      <w:lvlText w:val=""/>
      <w:lvlJc w:val="left"/>
      <w:pPr>
        <w:ind w:left="2162" w:hanging="360"/>
      </w:pPr>
      <w:rPr>
        <w:rFonts w:ascii="Wingdings" w:hAnsi="Wingdings" w:hint="default"/>
      </w:rPr>
    </w:lvl>
    <w:lvl w:ilvl="3" w:tplc="04160001" w:tentative="1">
      <w:start w:val="1"/>
      <w:numFmt w:val="bullet"/>
      <w:lvlText w:val=""/>
      <w:lvlJc w:val="left"/>
      <w:pPr>
        <w:ind w:left="2882" w:hanging="360"/>
      </w:pPr>
      <w:rPr>
        <w:rFonts w:ascii="Symbol" w:hAnsi="Symbol" w:hint="default"/>
      </w:rPr>
    </w:lvl>
    <w:lvl w:ilvl="4" w:tplc="04160003" w:tentative="1">
      <w:start w:val="1"/>
      <w:numFmt w:val="bullet"/>
      <w:lvlText w:val="o"/>
      <w:lvlJc w:val="left"/>
      <w:pPr>
        <w:ind w:left="3602" w:hanging="360"/>
      </w:pPr>
      <w:rPr>
        <w:rFonts w:ascii="Courier New" w:hAnsi="Courier New" w:cs="Courier New" w:hint="default"/>
      </w:rPr>
    </w:lvl>
    <w:lvl w:ilvl="5" w:tplc="04160005" w:tentative="1">
      <w:start w:val="1"/>
      <w:numFmt w:val="bullet"/>
      <w:lvlText w:val=""/>
      <w:lvlJc w:val="left"/>
      <w:pPr>
        <w:ind w:left="4322" w:hanging="360"/>
      </w:pPr>
      <w:rPr>
        <w:rFonts w:ascii="Wingdings" w:hAnsi="Wingdings" w:hint="default"/>
      </w:rPr>
    </w:lvl>
    <w:lvl w:ilvl="6" w:tplc="04160001" w:tentative="1">
      <w:start w:val="1"/>
      <w:numFmt w:val="bullet"/>
      <w:lvlText w:val=""/>
      <w:lvlJc w:val="left"/>
      <w:pPr>
        <w:ind w:left="5042" w:hanging="360"/>
      </w:pPr>
      <w:rPr>
        <w:rFonts w:ascii="Symbol" w:hAnsi="Symbol" w:hint="default"/>
      </w:rPr>
    </w:lvl>
    <w:lvl w:ilvl="7" w:tplc="04160003" w:tentative="1">
      <w:start w:val="1"/>
      <w:numFmt w:val="bullet"/>
      <w:lvlText w:val="o"/>
      <w:lvlJc w:val="left"/>
      <w:pPr>
        <w:ind w:left="5762" w:hanging="360"/>
      </w:pPr>
      <w:rPr>
        <w:rFonts w:ascii="Courier New" w:hAnsi="Courier New" w:cs="Courier New" w:hint="default"/>
      </w:rPr>
    </w:lvl>
    <w:lvl w:ilvl="8" w:tplc="04160005" w:tentative="1">
      <w:start w:val="1"/>
      <w:numFmt w:val="bullet"/>
      <w:lvlText w:val=""/>
      <w:lvlJc w:val="left"/>
      <w:pPr>
        <w:ind w:left="6482" w:hanging="360"/>
      </w:pPr>
      <w:rPr>
        <w:rFonts w:ascii="Wingdings" w:hAnsi="Wingdings" w:hint="default"/>
      </w:rPr>
    </w:lvl>
  </w:abstractNum>
  <w:abstractNum w:abstractNumId="19" w15:restartNumberingAfterBreak="0">
    <w:nsid w:val="4B5245F2"/>
    <w:multiLevelType w:val="hybridMultilevel"/>
    <w:tmpl w:val="17544A40"/>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0" w15:restartNumberingAfterBreak="0">
    <w:nsid w:val="50700DCC"/>
    <w:multiLevelType w:val="multilevel"/>
    <w:tmpl w:val="FE06CC24"/>
    <w:lvl w:ilvl="0">
      <w:start w:val="1"/>
      <w:numFmt w:val="bullet"/>
      <w:lvlText w:val=""/>
      <w:lvlJc w:val="left"/>
      <w:pPr>
        <w:ind w:left="364" w:hanging="360"/>
      </w:pPr>
      <w:rPr>
        <w:rFonts w:ascii="Symbol" w:hAnsi="Symbol" w:hint="default"/>
      </w:rPr>
    </w:lvl>
    <w:lvl w:ilvl="1">
      <w:start w:val="1"/>
      <w:numFmt w:val="bullet"/>
      <w:lvlText w:val="o"/>
      <w:lvlJc w:val="left"/>
      <w:pPr>
        <w:ind w:left="796" w:hanging="432"/>
      </w:pPr>
      <w:rPr>
        <w:rFonts w:ascii="Courier New" w:hAnsi="Courier New" w:cs="Courier New" w:hint="default"/>
      </w:rPr>
    </w:lvl>
    <w:lvl w:ilvl="2">
      <w:start w:val="1"/>
      <w:numFmt w:val="decimal"/>
      <w:lvlText w:val="%1.%2.%3."/>
      <w:lvlJc w:val="left"/>
      <w:pPr>
        <w:ind w:left="1228" w:hanging="504"/>
      </w:pPr>
    </w:lvl>
    <w:lvl w:ilvl="3">
      <w:start w:val="1"/>
      <w:numFmt w:val="decimal"/>
      <w:lvlText w:val="%1.%2.%3.%4."/>
      <w:lvlJc w:val="left"/>
      <w:pPr>
        <w:ind w:left="1732" w:hanging="648"/>
      </w:pPr>
    </w:lvl>
    <w:lvl w:ilvl="4">
      <w:start w:val="1"/>
      <w:numFmt w:val="decimal"/>
      <w:lvlText w:val="%1.%2.%3.%4.%5."/>
      <w:lvlJc w:val="left"/>
      <w:pPr>
        <w:ind w:left="2236" w:hanging="792"/>
      </w:pPr>
    </w:lvl>
    <w:lvl w:ilvl="5">
      <w:start w:val="1"/>
      <w:numFmt w:val="decimal"/>
      <w:lvlText w:val="%1.%2.%3.%4.%5.%6."/>
      <w:lvlJc w:val="left"/>
      <w:pPr>
        <w:ind w:left="2740" w:hanging="936"/>
      </w:pPr>
    </w:lvl>
    <w:lvl w:ilvl="6">
      <w:start w:val="1"/>
      <w:numFmt w:val="decimal"/>
      <w:lvlText w:val="%1.%2.%3.%4.%5.%6.%7."/>
      <w:lvlJc w:val="left"/>
      <w:pPr>
        <w:ind w:left="3244" w:hanging="1080"/>
      </w:pPr>
    </w:lvl>
    <w:lvl w:ilvl="7">
      <w:start w:val="1"/>
      <w:numFmt w:val="decimal"/>
      <w:lvlText w:val="%1.%2.%3.%4.%5.%6.%7.%8."/>
      <w:lvlJc w:val="left"/>
      <w:pPr>
        <w:ind w:left="3748" w:hanging="1224"/>
      </w:pPr>
    </w:lvl>
    <w:lvl w:ilvl="8">
      <w:start w:val="1"/>
      <w:numFmt w:val="decimal"/>
      <w:lvlText w:val="%1.%2.%3.%4.%5.%6.%7.%8.%9."/>
      <w:lvlJc w:val="left"/>
      <w:pPr>
        <w:ind w:left="4324" w:hanging="1440"/>
      </w:pPr>
    </w:lvl>
  </w:abstractNum>
  <w:abstractNum w:abstractNumId="21" w15:restartNumberingAfterBreak="0">
    <w:nsid w:val="62F51BD6"/>
    <w:multiLevelType w:val="hybridMultilevel"/>
    <w:tmpl w:val="1AEAC7F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6EDA69DD"/>
    <w:multiLevelType w:val="multilevel"/>
    <w:tmpl w:val="0416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2550677"/>
    <w:multiLevelType w:val="hybridMultilevel"/>
    <w:tmpl w:val="74F081C2"/>
    <w:lvl w:ilvl="0" w:tplc="04160001">
      <w:start w:val="1"/>
      <w:numFmt w:val="bullet"/>
      <w:lvlText w:val=""/>
      <w:lvlJc w:val="left"/>
      <w:pPr>
        <w:ind w:left="1512" w:hanging="360"/>
      </w:pPr>
      <w:rPr>
        <w:rFonts w:ascii="Symbol" w:hAnsi="Symbol" w:hint="default"/>
      </w:rPr>
    </w:lvl>
    <w:lvl w:ilvl="1" w:tplc="04160003" w:tentative="1">
      <w:start w:val="1"/>
      <w:numFmt w:val="bullet"/>
      <w:lvlText w:val="o"/>
      <w:lvlJc w:val="left"/>
      <w:pPr>
        <w:ind w:left="2232" w:hanging="360"/>
      </w:pPr>
      <w:rPr>
        <w:rFonts w:ascii="Courier New" w:hAnsi="Courier New" w:cs="Courier New" w:hint="default"/>
      </w:rPr>
    </w:lvl>
    <w:lvl w:ilvl="2" w:tplc="04160005" w:tentative="1">
      <w:start w:val="1"/>
      <w:numFmt w:val="bullet"/>
      <w:lvlText w:val=""/>
      <w:lvlJc w:val="left"/>
      <w:pPr>
        <w:ind w:left="2952" w:hanging="360"/>
      </w:pPr>
      <w:rPr>
        <w:rFonts w:ascii="Wingdings" w:hAnsi="Wingdings" w:hint="default"/>
      </w:rPr>
    </w:lvl>
    <w:lvl w:ilvl="3" w:tplc="04160001" w:tentative="1">
      <w:start w:val="1"/>
      <w:numFmt w:val="bullet"/>
      <w:lvlText w:val=""/>
      <w:lvlJc w:val="left"/>
      <w:pPr>
        <w:ind w:left="3672" w:hanging="360"/>
      </w:pPr>
      <w:rPr>
        <w:rFonts w:ascii="Symbol" w:hAnsi="Symbol" w:hint="default"/>
      </w:rPr>
    </w:lvl>
    <w:lvl w:ilvl="4" w:tplc="04160003" w:tentative="1">
      <w:start w:val="1"/>
      <w:numFmt w:val="bullet"/>
      <w:lvlText w:val="o"/>
      <w:lvlJc w:val="left"/>
      <w:pPr>
        <w:ind w:left="4392" w:hanging="360"/>
      </w:pPr>
      <w:rPr>
        <w:rFonts w:ascii="Courier New" w:hAnsi="Courier New" w:cs="Courier New" w:hint="default"/>
      </w:rPr>
    </w:lvl>
    <w:lvl w:ilvl="5" w:tplc="04160005" w:tentative="1">
      <w:start w:val="1"/>
      <w:numFmt w:val="bullet"/>
      <w:lvlText w:val=""/>
      <w:lvlJc w:val="left"/>
      <w:pPr>
        <w:ind w:left="5112" w:hanging="360"/>
      </w:pPr>
      <w:rPr>
        <w:rFonts w:ascii="Wingdings" w:hAnsi="Wingdings" w:hint="default"/>
      </w:rPr>
    </w:lvl>
    <w:lvl w:ilvl="6" w:tplc="04160001" w:tentative="1">
      <w:start w:val="1"/>
      <w:numFmt w:val="bullet"/>
      <w:lvlText w:val=""/>
      <w:lvlJc w:val="left"/>
      <w:pPr>
        <w:ind w:left="5832" w:hanging="360"/>
      </w:pPr>
      <w:rPr>
        <w:rFonts w:ascii="Symbol" w:hAnsi="Symbol" w:hint="default"/>
      </w:rPr>
    </w:lvl>
    <w:lvl w:ilvl="7" w:tplc="04160003" w:tentative="1">
      <w:start w:val="1"/>
      <w:numFmt w:val="bullet"/>
      <w:lvlText w:val="o"/>
      <w:lvlJc w:val="left"/>
      <w:pPr>
        <w:ind w:left="6552" w:hanging="360"/>
      </w:pPr>
      <w:rPr>
        <w:rFonts w:ascii="Courier New" w:hAnsi="Courier New" w:cs="Courier New" w:hint="default"/>
      </w:rPr>
    </w:lvl>
    <w:lvl w:ilvl="8" w:tplc="04160005" w:tentative="1">
      <w:start w:val="1"/>
      <w:numFmt w:val="bullet"/>
      <w:lvlText w:val=""/>
      <w:lvlJc w:val="left"/>
      <w:pPr>
        <w:ind w:left="7272" w:hanging="360"/>
      </w:pPr>
      <w:rPr>
        <w:rFonts w:ascii="Wingdings" w:hAnsi="Wingdings" w:hint="default"/>
      </w:rPr>
    </w:lvl>
  </w:abstractNum>
  <w:abstractNum w:abstractNumId="24" w15:restartNumberingAfterBreak="0">
    <w:nsid w:val="792C61E9"/>
    <w:multiLevelType w:val="hybridMultilevel"/>
    <w:tmpl w:val="EC9801D0"/>
    <w:lvl w:ilvl="0" w:tplc="04160001">
      <w:start w:val="1"/>
      <w:numFmt w:val="bullet"/>
      <w:lvlText w:val=""/>
      <w:lvlJc w:val="left"/>
      <w:pPr>
        <w:ind w:left="722" w:hanging="360"/>
      </w:pPr>
      <w:rPr>
        <w:rFonts w:ascii="Symbol" w:hAnsi="Symbol" w:hint="default"/>
      </w:rPr>
    </w:lvl>
    <w:lvl w:ilvl="1" w:tplc="04160003">
      <w:start w:val="1"/>
      <w:numFmt w:val="bullet"/>
      <w:lvlText w:val="o"/>
      <w:lvlJc w:val="left"/>
      <w:pPr>
        <w:ind w:left="1442" w:hanging="360"/>
      </w:pPr>
      <w:rPr>
        <w:rFonts w:ascii="Courier New" w:hAnsi="Courier New" w:cs="Courier New" w:hint="default"/>
      </w:rPr>
    </w:lvl>
    <w:lvl w:ilvl="2" w:tplc="04160005" w:tentative="1">
      <w:start w:val="1"/>
      <w:numFmt w:val="bullet"/>
      <w:lvlText w:val=""/>
      <w:lvlJc w:val="left"/>
      <w:pPr>
        <w:ind w:left="2162" w:hanging="360"/>
      </w:pPr>
      <w:rPr>
        <w:rFonts w:ascii="Wingdings" w:hAnsi="Wingdings" w:hint="default"/>
      </w:rPr>
    </w:lvl>
    <w:lvl w:ilvl="3" w:tplc="04160001" w:tentative="1">
      <w:start w:val="1"/>
      <w:numFmt w:val="bullet"/>
      <w:lvlText w:val=""/>
      <w:lvlJc w:val="left"/>
      <w:pPr>
        <w:ind w:left="2882" w:hanging="360"/>
      </w:pPr>
      <w:rPr>
        <w:rFonts w:ascii="Symbol" w:hAnsi="Symbol" w:hint="default"/>
      </w:rPr>
    </w:lvl>
    <w:lvl w:ilvl="4" w:tplc="04160003" w:tentative="1">
      <w:start w:val="1"/>
      <w:numFmt w:val="bullet"/>
      <w:lvlText w:val="o"/>
      <w:lvlJc w:val="left"/>
      <w:pPr>
        <w:ind w:left="3602" w:hanging="360"/>
      </w:pPr>
      <w:rPr>
        <w:rFonts w:ascii="Courier New" w:hAnsi="Courier New" w:cs="Courier New" w:hint="default"/>
      </w:rPr>
    </w:lvl>
    <w:lvl w:ilvl="5" w:tplc="04160005" w:tentative="1">
      <w:start w:val="1"/>
      <w:numFmt w:val="bullet"/>
      <w:lvlText w:val=""/>
      <w:lvlJc w:val="left"/>
      <w:pPr>
        <w:ind w:left="4322" w:hanging="360"/>
      </w:pPr>
      <w:rPr>
        <w:rFonts w:ascii="Wingdings" w:hAnsi="Wingdings" w:hint="default"/>
      </w:rPr>
    </w:lvl>
    <w:lvl w:ilvl="6" w:tplc="04160001" w:tentative="1">
      <w:start w:val="1"/>
      <w:numFmt w:val="bullet"/>
      <w:lvlText w:val=""/>
      <w:lvlJc w:val="left"/>
      <w:pPr>
        <w:ind w:left="5042" w:hanging="360"/>
      </w:pPr>
      <w:rPr>
        <w:rFonts w:ascii="Symbol" w:hAnsi="Symbol" w:hint="default"/>
      </w:rPr>
    </w:lvl>
    <w:lvl w:ilvl="7" w:tplc="04160003" w:tentative="1">
      <w:start w:val="1"/>
      <w:numFmt w:val="bullet"/>
      <w:lvlText w:val="o"/>
      <w:lvlJc w:val="left"/>
      <w:pPr>
        <w:ind w:left="5762" w:hanging="360"/>
      </w:pPr>
      <w:rPr>
        <w:rFonts w:ascii="Courier New" w:hAnsi="Courier New" w:cs="Courier New" w:hint="default"/>
      </w:rPr>
    </w:lvl>
    <w:lvl w:ilvl="8" w:tplc="04160005" w:tentative="1">
      <w:start w:val="1"/>
      <w:numFmt w:val="bullet"/>
      <w:lvlText w:val=""/>
      <w:lvlJc w:val="left"/>
      <w:pPr>
        <w:ind w:left="6482" w:hanging="360"/>
      </w:pPr>
      <w:rPr>
        <w:rFonts w:ascii="Wingdings" w:hAnsi="Wingdings" w:hint="default"/>
      </w:rPr>
    </w:lvl>
  </w:abstractNum>
  <w:abstractNum w:abstractNumId="25" w15:restartNumberingAfterBreak="0">
    <w:nsid w:val="7FF1247F"/>
    <w:multiLevelType w:val="multilevel"/>
    <w:tmpl w:val="9FB2F898"/>
    <w:lvl w:ilvl="0">
      <w:start w:val="1"/>
      <w:numFmt w:val="bullet"/>
      <w:lvlText w:val=""/>
      <w:lvlJc w:val="left"/>
      <w:pPr>
        <w:ind w:left="364" w:hanging="360"/>
      </w:pPr>
      <w:rPr>
        <w:rFonts w:ascii="Symbol" w:hAnsi="Symbol" w:hint="default"/>
      </w:rPr>
    </w:lvl>
    <w:lvl w:ilvl="1">
      <w:start w:val="1"/>
      <w:numFmt w:val="bullet"/>
      <w:lvlText w:val="o"/>
      <w:lvlJc w:val="left"/>
      <w:pPr>
        <w:ind w:left="796" w:hanging="432"/>
      </w:pPr>
      <w:rPr>
        <w:rFonts w:ascii="Courier New" w:hAnsi="Courier New" w:cs="Courier New" w:hint="default"/>
      </w:rPr>
    </w:lvl>
    <w:lvl w:ilvl="2">
      <w:start w:val="1"/>
      <w:numFmt w:val="decimal"/>
      <w:lvlText w:val="%1.%2.%3."/>
      <w:lvlJc w:val="left"/>
      <w:pPr>
        <w:ind w:left="1228" w:hanging="504"/>
      </w:pPr>
    </w:lvl>
    <w:lvl w:ilvl="3">
      <w:start w:val="1"/>
      <w:numFmt w:val="decimal"/>
      <w:lvlText w:val="%1.%2.%3.%4."/>
      <w:lvlJc w:val="left"/>
      <w:pPr>
        <w:ind w:left="1732" w:hanging="648"/>
      </w:pPr>
    </w:lvl>
    <w:lvl w:ilvl="4">
      <w:start w:val="1"/>
      <w:numFmt w:val="decimal"/>
      <w:lvlText w:val="%1.%2.%3.%4.%5."/>
      <w:lvlJc w:val="left"/>
      <w:pPr>
        <w:ind w:left="2236" w:hanging="792"/>
      </w:pPr>
    </w:lvl>
    <w:lvl w:ilvl="5">
      <w:start w:val="1"/>
      <w:numFmt w:val="decimal"/>
      <w:lvlText w:val="%1.%2.%3.%4.%5.%6."/>
      <w:lvlJc w:val="left"/>
      <w:pPr>
        <w:ind w:left="2740" w:hanging="936"/>
      </w:pPr>
    </w:lvl>
    <w:lvl w:ilvl="6">
      <w:start w:val="1"/>
      <w:numFmt w:val="decimal"/>
      <w:lvlText w:val="%1.%2.%3.%4.%5.%6.%7."/>
      <w:lvlJc w:val="left"/>
      <w:pPr>
        <w:ind w:left="3244" w:hanging="1080"/>
      </w:pPr>
    </w:lvl>
    <w:lvl w:ilvl="7">
      <w:start w:val="1"/>
      <w:numFmt w:val="decimal"/>
      <w:lvlText w:val="%1.%2.%3.%4.%5.%6.%7.%8."/>
      <w:lvlJc w:val="left"/>
      <w:pPr>
        <w:ind w:left="3748" w:hanging="1224"/>
      </w:pPr>
    </w:lvl>
    <w:lvl w:ilvl="8">
      <w:start w:val="1"/>
      <w:numFmt w:val="decimal"/>
      <w:lvlText w:val="%1.%2.%3.%4.%5.%6.%7.%8.%9."/>
      <w:lvlJc w:val="left"/>
      <w:pPr>
        <w:ind w:left="4324" w:hanging="1440"/>
      </w:pPr>
    </w:lvl>
  </w:abstractNum>
  <w:num w:numId="1">
    <w:abstractNumId w:val="22"/>
  </w:num>
  <w:num w:numId="2">
    <w:abstractNumId w:val="16"/>
  </w:num>
  <w:num w:numId="3">
    <w:abstractNumId w:val="8"/>
  </w:num>
  <w:num w:numId="4">
    <w:abstractNumId w:val="18"/>
  </w:num>
  <w:num w:numId="5">
    <w:abstractNumId w:val="21"/>
  </w:num>
  <w:num w:numId="6">
    <w:abstractNumId w:val="6"/>
  </w:num>
  <w:num w:numId="7">
    <w:abstractNumId w:val="14"/>
  </w:num>
  <w:num w:numId="8">
    <w:abstractNumId w:val="7"/>
  </w:num>
  <w:num w:numId="9">
    <w:abstractNumId w:val="12"/>
  </w:num>
  <w:num w:numId="10">
    <w:abstractNumId w:val="13"/>
  </w:num>
  <w:num w:numId="11">
    <w:abstractNumId w:val="24"/>
  </w:num>
  <w:num w:numId="12">
    <w:abstractNumId w:val="11"/>
  </w:num>
  <w:num w:numId="13">
    <w:abstractNumId w:val="5"/>
  </w:num>
  <w:num w:numId="14">
    <w:abstractNumId w:val="25"/>
  </w:num>
  <w:num w:numId="15">
    <w:abstractNumId w:val="20"/>
  </w:num>
  <w:num w:numId="16">
    <w:abstractNumId w:val="0"/>
  </w:num>
  <w:num w:numId="17">
    <w:abstractNumId w:val="17"/>
  </w:num>
  <w:num w:numId="18">
    <w:abstractNumId w:val="3"/>
  </w:num>
  <w:num w:numId="19">
    <w:abstractNumId w:val="9"/>
  </w:num>
  <w:num w:numId="20">
    <w:abstractNumId w:val="2"/>
  </w:num>
  <w:num w:numId="21">
    <w:abstractNumId w:val="4"/>
  </w:num>
  <w:num w:numId="22">
    <w:abstractNumId w:val="10"/>
  </w:num>
  <w:num w:numId="23">
    <w:abstractNumId w:val="19"/>
  </w:num>
  <w:num w:numId="24">
    <w:abstractNumId w:val="1"/>
  </w:num>
  <w:num w:numId="25">
    <w:abstractNumId w:val="23"/>
  </w:num>
  <w:num w:numId="2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defaultTabStop w:val="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WwNDGxsDAxNzIyMDRV0lEKTi0uzszPAykwrgUApbtjMiwAAAA="/>
  </w:docVars>
  <w:rsids>
    <w:rsidRoot w:val="00E11A50"/>
    <w:rsid w:val="0009069F"/>
    <w:rsid w:val="0009671A"/>
    <w:rsid w:val="000C1250"/>
    <w:rsid w:val="000C4F67"/>
    <w:rsid w:val="000C5A46"/>
    <w:rsid w:val="00116C6E"/>
    <w:rsid w:val="00167D97"/>
    <w:rsid w:val="00175693"/>
    <w:rsid w:val="0018697B"/>
    <w:rsid w:val="001971B8"/>
    <w:rsid w:val="001B07A9"/>
    <w:rsid w:val="001E53FD"/>
    <w:rsid w:val="001F1890"/>
    <w:rsid w:val="001F1A00"/>
    <w:rsid w:val="001F4728"/>
    <w:rsid w:val="00204A6A"/>
    <w:rsid w:val="00206C5B"/>
    <w:rsid w:val="002077F9"/>
    <w:rsid w:val="00270D85"/>
    <w:rsid w:val="002922B2"/>
    <w:rsid w:val="0029349A"/>
    <w:rsid w:val="002C0BAC"/>
    <w:rsid w:val="002D5EE3"/>
    <w:rsid w:val="00304AFE"/>
    <w:rsid w:val="00322A27"/>
    <w:rsid w:val="0032498C"/>
    <w:rsid w:val="00330B18"/>
    <w:rsid w:val="003420E7"/>
    <w:rsid w:val="00386675"/>
    <w:rsid w:val="003A120D"/>
    <w:rsid w:val="003A1CDA"/>
    <w:rsid w:val="003B280F"/>
    <w:rsid w:val="003B6157"/>
    <w:rsid w:val="003C6E76"/>
    <w:rsid w:val="00407DBA"/>
    <w:rsid w:val="00416713"/>
    <w:rsid w:val="004510AD"/>
    <w:rsid w:val="00471513"/>
    <w:rsid w:val="00482572"/>
    <w:rsid w:val="004830A7"/>
    <w:rsid w:val="004925EE"/>
    <w:rsid w:val="004C3A34"/>
    <w:rsid w:val="004C4A4D"/>
    <w:rsid w:val="004F2BD8"/>
    <w:rsid w:val="00506BBB"/>
    <w:rsid w:val="00512810"/>
    <w:rsid w:val="00514BC9"/>
    <w:rsid w:val="00520B98"/>
    <w:rsid w:val="005D077A"/>
    <w:rsid w:val="00643BDF"/>
    <w:rsid w:val="00647AEE"/>
    <w:rsid w:val="006559A0"/>
    <w:rsid w:val="00657332"/>
    <w:rsid w:val="00666411"/>
    <w:rsid w:val="006B62A8"/>
    <w:rsid w:val="006C1C5E"/>
    <w:rsid w:val="006E08FE"/>
    <w:rsid w:val="00740A7B"/>
    <w:rsid w:val="00751660"/>
    <w:rsid w:val="007831A6"/>
    <w:rsid w:val="007975E4"/>
    <w:rsid w:val="007E4198"/>
    <w:rsid w:val="007F0127"/>
    <w:rsid w:val="00812259"/>
    <w:rsid w:val="00814345"/>
    <w:rsid w:val="00831FED"/>
    <w:rsid w:val="008415B0"/>
    <w:rsid w:val="008548BB"/>
    <w:rsid w:val="00896666"/>
    <w:rsid w:val="008B4D44"/>
    <w:rsid w:val="008D7676"/>
    <w:rsid w:val="0091329D"/>
    <w:rsid w:val="00947A2B"/>
    <w:rsid w:val="00976FDC"/>
    <w:rsid w:val="009834F8"/>
    <w:rsid w:val="00992444"/>
    <w:rsid w:val="009A2035"/>
    <w:rsid w:val="009B01F2"/>
    <w:rsid w:val="009C3222"/>
    <w:rsid w:val="009C4CD6"/>
    <w:rsid w:val="00A00FFC"/>
    <w:rsid w:val="00A10169"/>
    <w:rsid w:val="00A13453"/>
    <w:rsid w:val="00A34636"/>
    <w:rsid w:val="00A61FEF"/>
    <w:rsid w:val="00A62ABF"/>
    <w:rsid w:val="00A77DA1"/>
    <w:rsid w:val="00AE3EEE"/>
    <w:rsid w:val="00B06301"/>
    <w:rsid w:val="00B077A7"/>
    <w:rsid w:val="00B26BC1"/>
    <w:rsid w:val="00B40C96"/>
    <w:rsid w:val="00B67048"/>
    <w:rsid w:val="00BA05B2"/>
    <w:rsid w:val="00BA62D5"/>
    <w:rsid w:val="00C134B6"/>
    <w:rsid w:val="00C250BA"/>
    <w:rsid w:val="00C26286"/>
    <w:rsid w:val="00C32097"/>
    <w:rsid w:val="00C50B89"/>
    <w:rsid w:val="00C6653A"/>
    <w:rsid w:val="00CA43E3"/>
    <w:rsid w:val="00CB278E"/>
    <w:rsid w:val="00CC12F0"/>
    <w:rsid w:val="00CE0221"/>
    <w:rsid w:val="00CE305E"/>
    <w:rsid w:val="00CF43D3"/>
    <w:rsid w:val="00D02471"/>
    <w:rsid w:val="00D1119D"/>
    <w:rsid w:val="00D200C5"/>
    <w:rsid w:val="00D26097"/>
    <w:rsid w:val="00D56EE2"/>
    <w:rsid w:val="00D6228B"/>
    <w:rsid w:val="00D6590B"/>
    <w:rsid w:val="00D96B16"/>
    <w:rsid w:val="00DE15F1"/>
    <w:rsid w:val="00DE2732"/>
    <w:rsid w:val="00E11A50"/>
    <w:rsid w:val="00E530BB"/>
    <w:rsid w:val="00E57449"/>
    <w:rsid w:val="00E76DEA"/>
    <w:rsid w:val="00EC08C9"/>
    <w:rsid w:val="00EC3CC2"/>
    <w:rsid w:val="00F25A23"/>
    <w:rsid w:val="00F434A1"/>
    <w:rsid w:val="00FC5E32"/>
    <w:rsid w:val="00FE19CA"/>
    <w:rsid w:val="00FE3E00"/>
    <w:rsid w:val="00FF1B4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1A59F0"/>
  <w15:chartTrackingRefBased/>
  <w15:docId w15:val="{D30BB9D4-BB5E-4A7A-9EB6-B92DD2C4D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US"/>
    </w:rPr>
  </w:style>
  <w:style w:type="paragraph" w:styleId="Ttulo1">
    <w:name w:val="heading 1"/>
    <w:basedOn w:val="Normal"/>
    <w:next w:val="Normal"/>
    <w:link w:val="Ttulo1Char"/>
    <w:uiPriority w:val="9"/>
    <w:qFormat/>
    <w:rsid w:val="00E5744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link w:val="PargrafodaListaChar"/>
    <w:uiPriority w:val="34"/>
    <w:qFormat/>
    <w:rsid w:val="00512810"/>
    <w:pPr>
      <w:ind w:left="720"/>
      <w:contextualSpacing/>
    </w:pPr>
  </w:style>
  <w:style w:type="table" w:styleId="Tabelacomgrade">
    <w:name w:val="Table Grid"/>
    <w:basedOn w:val="Tabelanormal"/>
    <w:uiPriority w:val="39"/>
    <w:rsid w:val="005128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har">
    <w:name w:val="Título 1 Char"/>
    <w:basedOn w:val="Fontepargpadro"/>
    <w:link w:val="Ttulo1"/>
    <w:uiPriority w:val="9"/>
    <w:rsid w:val="00E57449"/>
    <w:rPr>
      <w:rFonts w:asciiTheme="majorHAnsi" w:eastAsiaTheme="majorEastAsia" w:hAnsiTheme="majorHAnsi" w:cstheme="majorBidi"/>
      <w:color w:val="2E74B5" w:themeColor="accent1" w:themeShade="BF"/>
      <w:sz w:val="32"/>
      <w:szCs w:val="32"/>
      <w:lang w:val="en-US"/>
    </w:rPr>
  </w:style>
  <w:style w:type="character" w:styleId="Hyperlink">
    <w:name w:val="Hyperlink"/>
    <w:basedOn w:val="Fontepargpadro"/>
    <w:uiPriority w:val="99"/>
    <w:unhideWhenUsed/>
    <w:rsid w:val="00EC3CC2"/>
    <w:rPr>
      <w:color w:val="0563C1" w:themeColor="hyperlink"/>
      <w:u w:val="single"/>
    </w:rPr>
  </w:style>
  <w:style w:type="character" w:styleId="MenoPendente">
    <w:name w:val="Unresolved Mention"/>
    <w:basedOn w:val="Fontepargpadro"/>
    <w:uiPriority w:val="99"/>
    <w:semiHidden/>
    <w:unhideWhenUsed/>
    <w:rsid w:val="00EC3CC2"/>
    <w:rPr>
      <w:color w:val="808080"/>
      <w:shd w:val="clear" w:color="auto" w:fill="E6E6E6"/>
    </w:rPr>
  </w:style>
  <w:style w:type="character" w:styleId="HiperlinkVisitado">
    <w:name w:val="FollowedHyperlink"/>
    <w:basedOn w:val="Fontepargpadro"/>
    <w:uiPriority w:val="99"/>
    <w:semiHidden/>
    <w:unhideWhenUsed/>
    <w:rsid w:val="006B62A8"/>
    <w:rPr>
      <w:color w:val="954F72" w:themeColor="followedHyperlink"/>
      <w:u w:val="single"/>
    </w:rPr>
  </w:style>
  <w:style w:type="paragraph" w:customStyle="1" w:styleId="Itens">
    <w:name w:val="Itens"/>
    <w:basedOn w:val="PargrafodaLista"/>
    <w:link w:val="ItensChar"/>
    <w:qFormat/>
    <w:rsid w:val="00D6590B"/>
    <w:pPr>
      <w:numPr>
        <w:numId w:val="2"/>
      </w:numPr>
    </w:pPr>
    <w:rPr>
      <w:lang w:val="pt-BR"/>
    </w:rPr>
  </w:style>
  <w:style w:type="character" w:customStyle="1" w:styleId="PargrafodaListaChar">
    <w:name w:val="Parágrafo da Lista Char"/>
    <w:basedOn w:val="Fontepargpadro"/>
    <w:link w:val="PargrafodaLista"/>
    <w:uiPriority w:val="34"/>
    <w:rsid w:val="00D6590B"/>
    <w:rPr>
      <w:lang w:val="en-US"/>
    </w:rPr>
  </w:style>
  <w:style w:type="character" w:customStyle="1" w:styleId="ItensChar">
    <w:name w:val="Itens Char"/>
    <w:basedOn w:val="PargrafodaListaChar"/>
    <w:link w:val="Itens"/>
    <w:rsid w:val="00D6590B"/>
    <w:rPr>
      <w:lang w:val="en-US"/>
    </w:rPr>
  </w:style>
  <w:style w:type="character" w:styleId="Refdecomentrio">
    <w:name w:val="annotation reference"/>
    <w:basedOn w:val="Fontepargpadro"/>
    <w:uiPriority w:val="99"/>
    <w:semiHidden/>
    <w:unhideWhenUsed/>
    <w:rsid w:val="00666411"/>
    <w:rPr>
      <w:sz w:val="16"/>
      <w:szCs w:val="16"/>
    </w:rPr>
  </w:style>
  <w:style w:type="paragraph" w:styleId="Textodecomentrio">
    <w:name w:val="annotation text"/>
    <w:basedOn w:val="Normal"/>
    <w:link w:val="TextodecomentrioChar"/>
    <w:uiPriority w:val="99"/>
    <w:semiHidden/>
    <w:unhideWhenUsed/>
    <w:rsid w:val="00666411"/>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666411"/>
    <w:rPr>
      <w:sz w:val="20"/>
      <w:szCs w:val="20"/>
      <w:lang w:val="en-US"/>
    </w:rPr>
  </w:style>
  <w:style w:type="paragraph" w:styleId="Assuntodocomentrio">
    <w:name w:val="annotation subject"/>
    <w:basedOn w:val="Textodecomentrio"/>
    <w:next w:val="Textodecomentrio"/>
    <w:link w:val="AssuntodocomentrioChar"/>
    <w:uiPriority w:val="99"/>
    <w:semiHidden/>
    <w:unhideWhenUsed/>
    <w:rsid w:val="00666411"/>
    <w:rPr>
      <w:b/>
      <w:bCs/>
    </w:rPr>
  </w:style>
  <w:style w:type="character" w:customStyle="1" w:styleId="AssuntodocomentrioChar">
    <w:name w:val="Assunto do comentário Char"/>
    <w:basedOn w:val="TextodecomentrioChar"/>
    <w:link w:val="Assuntodocomentrio"/>
    <w:uiPriority w:val="99"/>
    <w:semiHidden/>
    <w:rsid w:val="00666411"/>
    <w:rPr>
      <w:b/>
      <w:bCs/>
      <w:sz w:val="20"/>
      <w:szCs w:val="20"/>
      <w:lang w:val="en-US"/>
    </w:rPr>
  </w:style>
  <w:style w:type="paragraph" w:styleId="Textodebalo">
    <w:name w:val="Balloon Text"/>
    <w:basedOn w:val="Normal"/>
    <w:link w:val="TextodebaloChar"/>
    <w:uiPriority w:val="99"/>
    <w:semiHidden/>
    <w:unhideWhenUsed/>
    <w:rsid w:val="00666411"/>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666411"/>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hyperlink" Target="http://cels.unibg.it/index.php/It/persone/5-homepage/37-giuditta-pezzotta-"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00.unibg.it/struttura/strutturasmst.asp?rubrica=1&amp;persona=747&amp;nome=Sergio&amp;cognome=Cavalieri&amp;titolo=Prof."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5929B3-6BF7-4103-A5A3-500AF22EC8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5921</Words>
  <Characters>31977</Characters>
  <Application>Microsoft Office Word</Application>
  <DocSecurity>0</DocSecurity>
  <Lines>266</Lines>
  <Paragraphs>7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7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que Rozenfeld</dc:creator>
  <cp:keywords/>
  <dc:description/>
  <cp:lastModifiedBy>Maiara Rosa</cp:lastModifiedBy>
  <cp:revision>2</cp:revision>
  <dcterms:created xsi:type="dcterms:W3CDTF">2018-03-19T14:05:00Z</dcterms:created>
  <dcterms:modified xsi:type="dcterms:W3CDTF">2018-03-19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styles/JPIM</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csl.mendeley.com/styles/274499641/designconference-3</vt:lpwstr>
  </property>
  <property fmtid="{D5CDD505-2E9C-101B-9397-08002B2CF9AE}" pid="9" name="Mendeley Recent Style Name 3_1">
    <vt:lpwstr>Cite Them Right 10th edition - Harvard - Maiara Rosa</vt:lpwstr>
  </property>
  <property fmtid="{D5CDD505-2E9C-101B-9397-08002B2CF9AE}" pid="10" name="Mendeley Recent Style Id 4_1">
    <vt:lpwstr>http://www.zotero.org/styles/elsevier-vancouver</vt:lpwstr>
  </property>
  <property fmtid="{D5CDD505-2E9C-101B-9397-08002B2CF9AE}" pid="11" name="Mendeley Recent Style Name 4_1">
    <vt:lpwstr>Elsevier - Vancouver</vt:lpwstr>
  </property>
  <property fmtid="{D5CDD505-2E9C-101B-9397-08002B2CF9AE}" pid="12" name="Mendeley Recent Style Id 5_1">
    <vt:lpwstr>http://csl.mendeley.com/styles/274499641/Marinaecaio</vt:lpwstr>
  </property>
  <property fmtid="{D5CDD505-2E9C-101B-9397-08002B2CF9AE}" pid="13" name="Mendeley Recent Style Name 5_1">
    <vt:lpwstr>Elsevier Vancouver - Maiara Rosa</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research-in-engineering-design</vt:lpwstr>
  </property>
  <property fmtid="{D5CDD505-2E9C-101B-9397-08002B2CF9AE}" pid="21" name="Mendeley Recent Style Name 9_1">
    <vt:lpwstr>Research in Engineering Design</vt:lpwstr>
  </property>
  <property fmtid="{D5CDD505-2E9C-101B-9397-08002B2CF9AE}" pid="22" name="Mendeley Document_1">
    <vt:lpwstr>True</vt:lpwstr>
  </property>
  <property fmtid="{D5CDD505-2E9C-101B-9397-08002B2CF9AE}" pid="23" name="Mendeley Unique User Id_1">
    <vt:lpwstr>82fb57b2-b659-3259-8ec2-6b8259c56f5c</vt:lpwstr>
  </property>
  <property fmtid="{D5CDD505-2E9C-101B-9397-08002B2CF9AE}" pid="24" name="Mendeley Citation Style_1">
    <vt:lpwstr>http://www.zotero.org/styles/associacao-brasileira-de-normas-tecnicas</vt:lpwstr>
  </property>
</Properties>
</file>